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E9F088" w14:textId="5DFB74CA" w:rsidR="00912DC0" w:rsidRPr="007855F6" w:rsidRDefault="006E4C6F" w:rsidP="007855F6">
      <w:pPr>
        <w:spacing w:after="0" w:line="480" w:lineRule="auto"/>
        <w:jc w:val="center"/>
        <w:rPr>
          <w:rFonts w:ascii="Arial" w:hAnsi="Arial" w:cs="Arial"/>
          <w:b/>
        </w:rPr>
      </w:pPr>
      <w:r w:rsidRPr="007855F6">
        <w:rPr>
          <w:rFonts w:ascii="Arial" w:hAnsi="Arial" w:cs="Arial"/>
          <w:b/>
        </w:rPr>
        <w:t xml:space="preserve">SEMILLERO </w:t>
      </w:r>
      <w:r w:rsidR="00FB47F8" w:rsidRPr="007855F6">
        <w:rPr>
          <w:rFonts w:ascii="Arial" w:hAnsi="Arial" w:cs="Arial"/>
          <w:b/>
        </w:rPr>
        <w:t xml:space="preserve">DE </w:t>
      </w:r>
      <w:r w:rsidR="00DC5C12" w:rsidRPr="007855F6">
        <w:rPr>
          <w:rFonts w:ascii="Arial" w:hAnsi="Arial" w:cs="Arial"/>
          <w:b/>
          <w:lang w:val="es-ES"/>
        </w:rPr>
        <w:t>ESTUDIOS CONTABLES, FINANCIEROS Y DE GESTIÓN</w:t>
      </w:r>
      <w:r w:rsidR="0014663C" w:rsidRPr="007855F6">
        <w:rPr>
          <w:rFonts w:ascii="Arial" w:hAnsi="Arial" w:cs="Arial"/>
          <w:b/>
          <w:lang w:val="es-ES"/>
        </w:rPr>
        <w:t xml:space="preserve"> (SECOFI+G)</w:t>
      </w:r>
    </w:p>
    <w:p w14:paraId="3D9A2353" w14:textId="77777777" w:rsidR="00DC5C12" w:rsidRPr="007855F6" w:rsidRDefault="00DC5C12" w:rsidP="007855F6">
      <w:pPr>
        <w:spacing w:after="0" w:line="480" w:lineRule="auto"/>
        <w:jc w:val="center"/>
        <w:rPr>
          <w:rFonts w:ascii="Arial" w:hAnsi="Arial" w:cs="Arial"/>
          <w:b/>
        </w:rPr>
      </w:pPr>
      <w:r w:rsidRPr="007855F6">
        <w:rPr>
          <w:rFonts w:ascii="Arial" w:hAnsi="Arial" w:cs="Arial"/>
          <w:b/>
        </w:rPr>
        <w:t>DOCUMENTO MAESTRO</w:t>
      </w:r>
    </w:p>
    <w:p w14:paraId="0E93225E" w14:textId="77777777" w:rsidR="00DC5C12" w:rsidRPr="007855F6" w:rsidRDefault="00DC5C12" w:rsidP="007855F6">
      <w:pPr>
        <w:spacing w:after="0" w:line="480" w:lineRule="auto"/>
        <w:jc w:val="center"/>
        <w:rPr>
          <w:rFonts w:ascii="Arial" w:hAnsi="Arial" w:cs="Arial"/>
          <w:b/>
        </w:rPr>
      </w:pPr>
    </w:p>
    <w:p w14:paraId="11BD5418" w14:textId="1818E843" w:rsidR="006E4C6F" w:rsidRPr="007855F6" w:rsidRDefault="006E4C6F" w:rsidP="007855F6">
      <w:pPr>
        <w:spacing w:after="0" w:line="480" w:lineRule="auto"/>
        <w:jc w:val="center"/>
        <w:rPr>
          <w:rFonts w:ascii="Arial" w:hAnsi="Arial" w:cs="Arial"/>
          <w:b/>
        </w:rPr>
      </w:pPr>
      <w:r w:rsidRPr="007855F6">
        <w:rPr>
          <w:rFonts w:ascii="Arial" w:hAnsi="Arial" w:cs="Arial"/>
          <w:b/>
        </w:rPr>
        <w:t>UNIVERSITARIA VIRTUAL INTERNACIONAL</w:t>
      </w:r>
    </w:p>
    <w:p w14:paraId="274FE986" w14:textId="5357E11D" w:rsidR="00FB47F8" w:rsidRPr="007855F6" w:rsidRDefault="00FB47F8" w:rsidP="007855F6">
      <w:pPr>
        <w:spacing w:after="0" w:line="480" w:lineRule="auto"/>
        <w:jc w:val="center"/>
        <w:rPr>
          <w:rFonts w:ascii="Arial" w:hAnsi="Arial" w:cs="Arial"/>
          <w:b/>
        </w:rPr>
      </w:pPr>
    </w:p>
    <w:tbl>
      <w:tblPr>
        <w:tblW w:w="8779" w:type="dxa"/>
        <w:tblCellMar>
          <w:left w:w="70" w:type="dxa"/>
          <w:right w:w="70" w:type="dxa"/>
        </w:tblCellMar>
        <w:tblLook w:val="04A0" w:firstRow="1" w:lastRow="0" w:firstColumn="1" w:lastColumn="0" w:noHBand="0" w:noVBand="1"/>
      </w:tblPr>
      <w:tblGrid>
        <w:gridCol w:w="3020"/>
        <w:gridCol w:w="5759"/>
      </w:tblGrid>
      <w:tr w:rsidR="004156DB" w:rsidRPr="007855F6" w14:paraId="2A9F478C" w14:textId="77777777" w:rsidTr="004156DB">
        <w:trPr>
          <w:trHeight w:val="585"/>
        </w:trPr>
        <w:tc>
          <w:tcPr>
            <w:tcW w:w="8779" w:type="dxa"/>
            <w:gridSpan w:val="2"/>
            <w:tcBorders>
              <w:top w:val="single" w:sz="8" w:space="0" w:color="auto"/>
              <w:left w:val="single" w:sz="8" w:space="0" w:color="auto"/>
              <w:bottom w:val="single" w:sz="8" w:space="0" w:color="auto"/>
              <w:right w:val="single" w:sz="8" w:space="0" w:color="000000"/>
            </w:tcBorders>
            <w:shd w:val="clear" w:color="000000" w:fill="538DD5"/>
            <w:noWrap/>
            <w:vAlign w:val="center"/>
            <w:hideMark/>
          </w:tcPr>
          <w:p w14:paraId="10CD2F61" w14:textId="77777777" w:rsidR="004156DB" w:rsidRPr="007855F6" w:rsidRDefault="004156DB" w:rsidP="007855F6">
            <w:pPr>
              <w:spacing w:after="0" w:line="276" w:lineRule="auto"/>
              <w:jc w:val="center"/>
              <w:rPr>
                <w:rFonts w:ascii="Arial" w:eastAsia="Times New Roman" w:hAnsi="Arial" w:cs="Arial"/>
                <w:b/>
                <w:bCs/>
                <w:color w:val="FFFFFF"/>
                <w:sz w:val="20"/>
                <w:szCs w:val="20"/>
                <w:lang w:eastAsia="es-CO"/>
              </w:rPr>
            </w:pPr>
            <w:r w:rsidRPr="007855F6">
              <w:rPr>
                <w:rFonts w:ascii="Arial" w:eastAsia="Times New Roman" w:hAnsi="Arial" w:cs="Arial"/>
                <w:b/>
                <w:bCs/>
                <w:color w:val="FFFFFF"/>
                <w:sz w:val="20"/>
                <w:szCs w:val="20"/>
                <w:lang w:eastAsia="es-CO"/>
              </w:rPr>
              <w:t>A. IDENTIFICACIÓN DEL SEMILLERO</w:t>
            </w:r>
          </w:p>
        </w:tc>
      </w:tr>
      <w:tr w:rsidR="004156DB" w:rsidRPr="007855F6" w14:paraId="01E79C14" w14:textId="77777777" w:rsidTr="004156DB">
        <w:trPr>
          <w:trHeight w:val="315"/>
        </w:trPr>
        <w:tc>
          <w:tcPr>
            <w:tcW w:w="3020" w:type="dxa"/>
            <w:tcBorders>
              <w:top w:val="nil"/>
              <w:left w:val="single" w:sz="8" w:space="0" w:color="auto"/>
              <w:bottom w:val="single" w:sz="8" w:space="0" w:color="auto"/>
              <w:right w:val="single" w:sz="8" w:space="0" w:color="auto"/>
            </w:tcBorders>
            <w:shd w:val="clear" w:color="000000" w:fill="FFFFFF"/>
            <w:noWrap/>
            <w:vAlign w:val="bottom"/>
            <w:hideMark/>
          </w:tcPr>
          <w:p w14:paraId="3B889F40"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NOMBRE SEMILLERO</w:t>
            </w:r>
          </w:p>
        </w:tc>
        <w:tc>
          <w:tcPr>
            <w:tcW w:w="5759" w:type="dxa"/>
            <w:tcBorders>
              <w:top w:val="single" w:sz="8" w:space="0" w:color="auto"/>
              <w:left w:val="nil"/>
              <w:bottom w:val="single" w:sz="8" w:space="0" w:color="auto"/>
              <w:right w:val="single" w:sz="8" w:space="0" w:color="000000"/>
            </w:tcBorders>
            <w:shd w:val="clear" w:color="000000" w:fill="FFFFFF"/>
            <w:noWrap/>
            <w:vAlign w:val="bottom"/>
            <w:hideMark/>
          </w:tcPr>
          <w:p w14:paraId="0352287B" w14:textId="0095EA8F"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Semillero de Estudios Contables, Financieros y de Gestión</w:t>
            </w:r>
            <w:r w:rsidR="0014663C" w:rsidRPr="007855F6">
              <w:rPr>
                <w:rFonts w:ascii="Arial" w:eastAsia="Times New Roman" w:hAnsi="Arial" w:cs="Arial"/>
                <w:color w:val="000000"/>
                <w:sz w:val="20"/>
                <w:szCs w:val="20"/>
                <w:lang w:eastAsia="es-CO"/>
              </w:rPr>
              <w:t xml:space="preserve"> (SECOFI+G)</w:t>
            </w:r>
          </w:p>
        </w:tc>
      </w:tr>
      <w:tr w:rsidR="004156DB" w:rsidRPr="007855F6" w14:paraId="1FD5FA93" w14:textId="77777777" w:rsidTr="004156DB">
        <w:trPr>
          <w:trHeight w:val="300"/>
        </w:trPr>
        <w:tc>
          <w:tcPr>
            <w:tcW w:w="302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2D5B50E2"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PROGRAMA CURRICULAR ADSCRITO</w:t>
            </w:r>
          </w:p>
        </w:tc>
        <w:tc>
          <w:tcPr>
            <w:tcW w:w="5759" w:type="dxa"/>
            <w:tcBorders>
              <w:top w:val="nil"/>
              <w:left w:val="nil"/>
              <w:bottom w:val="single" w:sz="4" w:space="0" w:color="auto"/>
              <w:right w:val="single" w:sz="8" w:space="0" w:color="000000"/>
            </w:tcBorders>
            <w:shd w:val="clear" w:color="auto" w:fill="auto"/>
            <w:noWrap/>
            <w:vAlign w:val="bottom"/>
            <w:hideMark/>
          </w:tcPr>
          <w:p w14:paraId="233ABF9F"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CONTADURÍA PÚBLICA</w:t>
            </w:r>
          </w:p>
        </w:tc>
      </w:tr>
      <w:tr w:rsidR="004156DB" w:rsidRPr="007855F6" w14:paraId="4F9DC312" w14:textId="77777777" w:rsidTr="004156DB">
        <w:trPr>
          <w:trHeight w:val="300"/>
        </w:trPr>
        <w:tc>
          <w:tcPr>
            <w:tcW w:w="3020" w:type="dxa"/>
            <w:vMerge/>
            <w:tcBorders>
              <w:top w:val="nil"/>
              <w:left w:val="single" w:sz="8" w:space="0" w:color="auto"/>
              <w:bottom w:val="single" w:sz="8" w:space="0" w:color="000000"/>
              <w:right w:val="single" w:sz="8" w:space="0" w:color="auto"/>
            </w:tcBorders>
            <w:vAlign w:val="center"/>
            <w:hideMark/>
          </w:tcPr>
          <w:p w14:paraId="6EFA9BA3"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p>
        </w:tc>
        <w:tc>
          <w:tcPr>
            <w:tcW w:w="5759" w:type="dxa"/>
            <w:tcBorders>
              <w:top w:val="single" w:sz="4" w:space="0" w:color="auto"/>
              <w:left w:val="nil"/>
              <w:bottom w:val="single" w:sz="4" w:space="0" w:color="auto"/>
              <w:right w:val="single" w:sz="8" w:space="0" w:color="000000"/>
            </w:tcBorders>
            <w:shd w:val="clear" w:color="auto" w:fill="auto"/>
            <w:noWrap/>
            <w:vAlign w:val="bottom"/>
            <w:hideMark/>
          </w:tcPr>
          <w:p w14:paraId="1F31ABEF"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ADMINISTRACIÓN DE EMPRESAS</w:t>
            </w:r>
          </w:p>
        </w:tc>
      </w:tr>
      <w:tr w:rsidR="004156DB" w:rsidRPr="007855F6" w14:paraId="36B16A27" w14:textId="77777777" w:rsidTr="004156DB">
        <w:trPr>
          <w:trHeight w:val="101"/>
        </w:trPr>
        <w:tc>
          <w:tcPr>
            <w:tcW w:w="3020" w:type="dxa"/>
            <w:vMerge/>
            <w:tcBorders>
              <w:top w:val="nil"/>
              <w:left w:val="single" w:sz="8" w:space="0" w:color="auto"/>
              <w:bottom w:val="single" w:sz="8" w:space="0" w:color="000000"/>
              <w:right w:val="single" w:sz="8" w:space="0" w:color="auto"/>
            </w:tcBorders>
            <w:vAlign w:val="center"/>
            <w:hideMark/>
          </w:tcPr>
          <w:p w14:paraId="72515BCF"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p>
        </w:tc>
        <w:tc>
          <w:tcPr>
            <w:tcW w:w="5759" w:type="dxa"/>
            <w:tcBorders>
              <w:top w:val="single" w:sz="4" w:space="0" w:color="auto"/>
              <w:left w:val="nil"/>
              <w:bottom w:val="single" w:sz="4" w:space="0" w:color="auto"/>
              <w:right w:val="single" w:sz="8" w:space="0" w:color="000000"/>
            </w:tcBorders>
            <w:shd w:val="clear" w:color="auto" w:fill="auto"/>
            <w:noWrap/>
            <w:vAlign w:val="bottom"/>
            <w:hideMark/>
          </w:tcPr>
          <w:p w14:paraId="363BFEF9"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 </w:t>
            </w:r>
          </w:p>
        </w:tc>
      </w:tr>
      <w:tr w:rsidR="004156DB" w:rsidRPr="007855F6" w14:paraId="17921C76" w14:textId="77777777" w:rsidTr="004156DB">
        <w:trPr>
          <w:trHeight w:val="63"/>
        </w:trPr>
        <w:tc>
          <w:tcPr>
            <w:tcW w:w="3020" w:type="dxa"/>
            <w:vMerge/>
            <w:tcBorders>
              <w:top w:val="nil"/>
              <w:left w:val="single" w:sz="8" w:space="0" w:color="auto"/>
              <w:bottom w:val="single" w:sz="8" w:space="0" w:color="000000"/>
              <w:right w:val="single" w:sz="8" w:space="0" w:color="auto"/>
            </w:tcBorders>
            <w:vAlign w:val="center"/>
            <w:hideMark/>
          </w:tcPr>
          <w:p w14:paraId="4F422FE3"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p>
        </w:tc>
        <w:tc>
          <w:tcPr>
            <w:tcW w:w="5759" w:type="dxa"/>
            <w:tcBorders>
              <w:top w:val="single" w:sz="4" w:space="0" w:color="auto"/>
              <w:left w:val="nil"/>
              <w:bottom w:val="single" w:sz="8" w:space="0" w:color="auto"/>
              <w:right w:val="single" w:sz="8" w:space="0" w:color="000000"/>
            </w:tcBorders>
            <w:shd w:val="clear" w:color="auto" w:fill="auto"/>
            <w:noWrap/>
            <w:vAlign w:val="bottom"/>
            <w:hideMark/>
          </w:tcPr>
          <w:p w14:paraId="3933E983"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 </w:t>
            </w:r>
          </w:p>
        </w:tc>
      </w:tr>
      <w:tr w:rsidR="004156DB" w:rsidRPr="007855F6" w14:paraId="293B3301" w14:textId="77777777" w:rsidTr="004156DB">
        <w:trPr>
          <w:trHeight w:val="630"/>
        </w:trPr>
        <w:tc>
          <w:tcPr>
            <w:tcW w:w="3020" w:type="dxa"/>
            <w:tcBorders>
              <w:top w:val="nil"/>
              <w:left w:val="single" w:sz="8" w:space="0" w:color="auto"/>
              <w:bottom w:val="single" w:sz="8" w:space="0" w:color="auto"/>
              <w:right w:val="single" w:sz="8" w:space="0" w:color="auto"/>
            </w:tcBorders>
            <w:shd w:val="clear" w:color="000000" w:fill="FFFFFF"/>
            <w:vAlign w:val="bottom"/>
            <w:hideMark/>
          </w:tcPr>
          <w:p w14:paraId="5B5A947C"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GRUPO DE INVESTIGACIÓN AL QUE ESTÁ VÍNCULADO</w:t>
            </w:r>
          </w:p>
        </w:tc>
        <w:tc>
          <w:tcPr>
            <w:tcW w:w="5759" w:type="dxa"/>
            <w:tcBorders>
              <w:top w:val="nil"/>
              <w:left w:val="nil"/>
              <w:bottom w:val="single" w:sz="8" w:space="0" w:color="auto"/>
              <w:right w:val="single" w:sz="8" w:space="0" w:color="000000"/>
            </w:tcBorders>
            <w:shd w:val="clear" w:color="000000" w:fill="FFFFFF"/>
            <w:vAlign w:val="center"/>
            <w:hideMark/>
          </w:tcPr>
          <w:p w14:paraId="3CFF4D09"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GRUPO DE INVESTIGACIÓN EN CIENCIAS ECONÓMICAS Y ADMINISTRATIVAS (CIECAD)</w:t>
            </w:r>
          </w:p>
        </w:tc>
      </w:tr>
      <w:tr w:rsidR="004156DB" w:rsidRPr="007855F6" w14:paraId="394BCACD" w14:textId="77777777" w:rsidTr="004156DB">
        <w:trPr>
          <w:trHeight w:val="300"/>
        </w:trPr>
        <w:tc>
          <w:tcPr>
            <w:tcW w:w="302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5F2073F2"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LÍNEAS DE INVESTIGACIÓN INSTITUCIONAL</w:t>
            </w:r>
          </w:p>
        </w:tc>
        <w:tc>
          <w:tcPr>
            <w:tcW w:w="5759" w:type="dxa"/>
            <w:tcBorders>
              <w:top w:val="nil"/>
              <w:left w:val="nil"/>
              <w:bottom w:val="single" w:sz="4" w:space="0" w:color="auto"/>
              <w:right w:val="single" w:sz="8" w:space="0" w:color="000000"/>
            </w:tcBorders>
            <w:shd w:val="clear" w:color="000000" w:fill="FFFFFF"/>
            <w:noWrap/>
            <w:vAlign w:val="bottom"/>
            <w:hideMark/>
          </w:tcPr>
          <w:p w14:paraId="7B0CE8CC"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Control organizacional y responsabilidad social</w:t>
            </w:r>
          </w:p>
        </w:tc>
      </w:tr>
      <w:tr w:rsidR="004156DB" w:rsidRPr="007855F6" w14:paraId="3C722531" w14:textId="77777777" w:rsidTr="004156DB">
        <w:trPr>
          <w:trHeight w:val="300"/>
        </w:trPr>
        <w:tc>
          <w:tcPr>
            <w:tcW w:w="3020" w:type="dxa"/>
            <w:vMerge/>
            <w:tcBorders>
              <w:top w:val="nil"/>
              <w:left w:val="single" w:sz="8" w:space="0" w:color="auto"/>
              <w:bottom w:val="single" w:sz="8" w:space="0" w:color="000000"/>
              <w:right w:val="single" w:sz="8" w:space="0" w:color="auto"/>
            </w:tcBorders>
            <w:vAlign w:val="center"/>
            <w:hideMark/>
          </w:tcPr>
          <w:p w14:paraId="2BAFFB82"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p>
        </w:tc>
        <w:tc>
          <w:tcPr>
            <w:tcW w:w="5759" w:type="dxa"/>
            <w:tcBorders>
              <w:top w:val="single" w:sz="4" w:space="0" w:color="auto"/>
              <w:left w:val="nil"/>
              <w:bottom w:val="single" w:sz="8" w:space="0" w:color="auto"/>
              <w:right w:val="single" w:sz="8" w:space="0" w:color="000000"/>
            </w:tcBorders>
            <w:shd w:val="clear" w:color="000000" w:fill="FFFFFF"/>
            <w:noWrap/>
            <w:vAlign w:val="bottom"/>
            <w:hideMark/>
          </w:tcPr>
          <w:p w14:paraId="19506652"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Innovación y desarrollo tecnológico</w:t>
            </w:r>
          </w:p>
        </w:tc>
      </w:tr>
      <w:tr w:rsidR="004156DB" w:rsidRPr="007855F6" w14:paraId="0B64FA17" w14:textId="77777777" w:rsidTr="004156DB">
        <w:trPr>
          <w:trHeight w:val="585"/>
        </w:trPr>
        <w:tc>
          <w:tcPr>
            <w:tcW w:w="302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020994A2"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EJES TEMÁTICOS</w:t>
            </w:r>
          </w:p>
        </w:tc>
        <w:tc>
          <w:tcPr>
            <w:tcW w:w="5759" w:type="dxa"/>
            <w:tcBorders>
              <w:top w:val="nil"/>
              <w:left w:val="nil"/>
              <w:bottom w:val="single" w:sz="4" w:space="0" w:color="auto"/>
              <w:right w:val="single" w:sz="8" w:space="0" w:color="000000"/>
            </w:tcBorders>
            <w:shd w:val="clear" w:color="000000" w:fill="FFFFFF"/>
            <w:vAlign w:val="bottom"/>
            <w:hideMark/>
          </w:tcPr>
          <w:p w14:paraId="4497B76F"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Fiscalización y control organizacional con enfoque de responsabilidad social</w:t>
            </w:r>
          </w:p>
        </w:tc>
      </w:tr>
      <w:tr w:rsidR="004156DB" w:rsidRPr="007855F6" w14:paraId="5EEE13C3" w14:textId="77777777" w:rsidTr="004156DB">
        <w:trPr>
          <w:trHeight w:val="251"/>
        </w:trPr>
        <w:tc>
          <w:tcPr>
            <w:tcW w:w="3020" w:type="dxa"/>
            <w:vMerge/>
            <w:tcBorders>
              <w:top w:val="nil"/>
              <w:left w:val="single" w:sz="8" w:space="0" w:color="auto"/>
              <w:bottom w:val="single" w:sz="8" w:space="0" w:color="000000"/>
              <w:right w:val="single" w:sz="8" w:space="0" w:color="auto"/>
            </w:tcBorders>
            <w:vAlign w:val="center"/>
            <w:hideMark/>
          </w:tcPr>
          <w:p w14:paraId="3BDB09E4"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p>
        </w:tc>
        <w:tc>
          <w:tcPr>
            <w:tcW w:w="5759" w:type="dxa"/>
            <w:tcBorders>
              <w:top w:val="single" w:sz="4" w:space="0" w:color="auto"/>
              <w:left w:val="nil"/>
              <w:bottom w:val="single" w:sz="4" w:space="0" w:color="auto"/>
              <w:right w:val="single" w:sz="8" w:space="0" w:color="000000"/>
            </w:tcBorders>
            <w:shd w:val="clear" w:color="000000" w:fill="FFFFFF"/>
            <w:vAlign w:val="bottom"/>
            <w:hideMark/>
          </w:tcPr>
          <w:p w14:paraId="5D1738E2"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Desarrollo Empresarial</w:t>
            </w:r>
          </w:p>
        </w:tc>
      </w:tr>
      <w:tr w:rsidR="004156DB" w:rsidRPr="007855F6" w14:paraId="451ECDA6" w14:textId="77777777" w:rsidTr="004156DB">
        <w:trPr>
          <w:trHeight w:val="585"/>
        </w:trPr>
        <w:tc>
          <w:tcPr>
            <w:tcW w:w="3020" w:type="dxa"/>
            <w:vMerge/>
            <w:tcBorders>
              <w:top w:val="nil"/>
              <w:left w:val="single" w:sz="8" w:space="0" w:color="auto"/>
              <w:bottom w:val="single" w:sz="8" w:space="0" w:color="000000"/>
              <w:right w:val="single" w:sz="8" w:space="0" w:color="auto"/>
            </w:tcBorders>
            <w:vAlign w:val="center"/>
            <w:hideMark/>
          </w:tcPr>
          <w:p w14:paraId="6E78FBA0"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p>
        </w:tc>
        <w:tc>
          <w:tcPr>
            <w:tcW w:w="5759" w:type="dxa"/>
            <w:tcBorders>
              <w:top w:val="single" w:sz="4" w:space="0" w:color="auto"/>
              <w:left w:val="nil"/>
              <w:bottom w:val="single" w:sz="4" w:space="0" w:color="auto"/>
              <w:right w:val="single" w:sz="8" w:space="0" w:color="000000"/>
            </w:tcBorders>
            <w:shd w:val="clear" w:color="000000" w:fill="FFFFFF"/>
            <w:vAlign w:val="bottom"/>
            <w:hideMark/>
          </w:tcPr>
          <w:p w14:paraId="325A1685"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Transformación productiva desde la gestión financiera para las MiPymes apoyados en la virtualidad</w:t>
            </w:r>
          </w:p>
        </w:tc>
      </w:tr>
      <w:tr w:rsidR="004156DB" w:rsidRPr="007855F6" w14:paraId="375DAEA9" w14:textId="77777777" w:rsidTr="004156DB">
        <w:trPr>
          <w:trHeight w:val="277"/>
        </w:trPr>
        <w:tc>
          <w:tcPr>
            <w:tcW w:w="3020" w:type="dxa"/>
            <w:vMerge/>
            <w:tcBorders>
              <w:top w:val="nil"/>
              <w:left w:val="single" w:sz="8" w:space="0" w:color="auto"/>
              <w:bottom w:val="single" w:sz="8" w:space="0" w:color="000000"/>
              <w:right w:val="single" w:sz="8" w:space="0" w:color="auto"/>
            </w:tcBorders>
            <w:vAlign w:val="center"/>
            <w:hideMark/>
          </w:tcPr>
          <w:p w14:paraId="49C43145"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p>
        </w:tc>
        <w:tc>
          <w:tcPr>
            <w:tcW w:w="5759" w:type="dxa"/>
            <w:tcBorders>
              <w:top w:val="single" w:sz="4" w:space="0" w:color="auto"/>
              <w:left w:val="nil"/>
              <w:bottom w:val="single" w:sz="8" w:space="0" w:color="auto"/>
              <w:right w:val="single" w:sz="8" w:space="0" w:color="000000"/>
            </w:tcBorders>
            <w:shd w:val="clear" w:color="000000" w:fill="FFFFFF"/>
            <w:vAlign w:val="bottom"/>
            <w:hideMark/>
          </w:tcPr>
          <w:p w14:paraId="06A3075A"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Responsabilidad Social y Desarrollo Sostenible</w:t>
            </w:r>
          </w:p>
        </w:tc>
      </w:tr>
    </w:tbl>
    <w:p w14:paraId="6D640879" w14:textId="06FC6559" w:rsidR="004156DB" w:rsidRPr="007855F6" w:rsidRDefault="004156DB" w:rsidP="007855F6">
      <w:pPr>
        <w:spacing w:after="0" w:line="480" w:lineRule="auto"/>
        <w:jc w:val="center"/>
        <w:rPr>
          <w:rFonts w:ascii="Arial" w:hAnsi="Arial" w:cs="Arial"/>
          <w:b/>
        </w:rPr>
      </w:pPr>
    </w:p>
    <w:tbl>
      <w:tblPr>
        <w:tblW w:w="8779" w:type="dxa"/>
        <w:tblCellMar>
          <w:left w:w="70" w:type="dxa"/>
          <w:right w:w="70" w:type="dxa"/>
        </w:tblCellMar>
        <w:tblLook w:val="04A0" w:firstRow="1" w:lastRow="0" w:firstColumn="1" w:lastColumn="0" w:noHBand="0" w:noVBand="1"/>
      </w:tblPr>
      <w:tblGrid>
        <w:gridCol w:w="3109"/>
        <w:gridCol w:w="5670"/>
      </w:tblGrid>
      <w:tr w:rsidR="004156DB" w:rsidRPr="007855F6" w14:paraId="3FFE80DE" w14:textId="77777777" w:rsidTr="004156DB">
        <w:trPr>
          <w:trHeight w:val="621"/>
        </w:trPr>
        <w:tc>
          <w:tcPr>
            <w:tcW w:w="8779" w:type="dxa"/>
            <w:gridSpan w:val="2"/>
            <w:tcBorders>
              <w:top w:val="single" w:sz="8" w:space="0" w:color="auto"/>
              <w:left w:val="single" w:sz="8" w:space="0" w:color="auto"/>
              <w:bottom w:val="single" w:sz="8" w:space="0" w:color="auto"/>
              <w:right w:val="single" w:sz="8" w:space="0" w:color="000000"/>
            </w:tcBorders>
            <w:shd w:val="clear" w:color="000000" w:fill="538DD5"/>
            <w:noWrap/>
            <w:vAlign w:val="center"/>
            <w:hideMark/>
          </w:tcPr>
          <w:p w14:paraId="0D52E3EC" w14:textId="77777777" w:rsidR="004156DB" w:rsidRPr="007855F6" w:rsidRDefault="004156DB" w:rsidP="007855F6">
            <w:pPr>
              <w:spacing w:after="0" w:line="276" w:lineRule="auto"/>
              <w:jc w:val="center"/>
              <w:rPr>
                <w:rFonts w:ascii="Arial" w:eastAsia="Times New Roman" w:hAnsi="Arial" w:cs="Arial"/>
                <w:b/>
                <w:bCs/>
                <w:color w:val="FFFFFF"/>
                <w:sz w:val="20"/>
                <w:szCs w:val="20"/>
                <w:lang w:eastAsia="es-CO"/>
              </w:rPr>
            </w:pPr>
            <w:r w:rsidRPr="007855F6">
              <w:rPr>
                <w:rFonts w:ascii="Arial" w:eastAsia="Times New Roman" w:hAnsi="Arial" w:cs="Arial"/>
                <w:b/>
                <w:bCs/>
                <w:color w:val="FFFFFF"/>
                <w:sz w:val="20"/>
                <w:szCs w:val="20"/>
                <w:lang w:eastAsia="es-CO"/>
              </w:rPr>
              <w:t>B. IDENTIFICACIÓN LÍDER DE SEMILLERO</w:t>
            </w:r>
          </w:p>
        </w:tc>
      </w:tr>
      <w:tr w:rsidR="004156DB" w:rsidRPr="007855F6" w14:paraId="79DB60C8" w14:textId="77777777" w:rsidTr="004156DB">
        <w:trPr>
          <w:trHeight w:val="282"/>
        </w:trPr>
        <w:tc>
          <w:tcPr>
            <w:tcW w:w="3109" w:type="dxa"/>
            <w:tcBorders>
              <w:top w:val="nil"/>
              <w:left w:val="single" w:sz="8" w:space="0" w:color="auto"/>
              <w:bottom w:val="single" w:sz="4" w:space="0" w:color="auto"/>
              <w:right w:val="single" w:sz="8" w:space="0" w:color="auto"/>
            </w:tcBorders>
            <w:shd w:val="clear" w:color="auto" w:fill="auto"/>
            <w:noWrap/>
            <w:vAlign w:val="center"/>
            <w:hideMark/>
          </w:tcPr>
          <w:p w14:paraId="21A29DF7"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 xml:space="preserve">NOMBRE Y APELLIDOS </w:t>
            </w:r>
          </w:p>
        </w:tc>
        <w:tc>
          <w:tcPr>
            <w:tcW w:w="5670" w:type="dxa"/>
            <w:tcBorders>
              <w:top w:val="nil"/>
              <w:left w:val="nil"/>
              <w:bottom w:val="single" w:sz="4" w:space="0" w:color="auto"/>
              <w:right w:val="single" w:sz="8" w:space="0" w:color="000000"/>
            </w:tcBorders>
            <w:shd w:val="clear" w:color="auto" w:fill="auto"/>
            <w:noWrap/>
            <w:vAlign w:val="bottom"/>
            <w:hideMark/>
          </w:tcPr>
          <w:p w14:paraId="7692D3FC"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Edward Fabian Escovar Alvarez</w:t>
            </w:r>
          </w:p>
        </w:tc>
      </w:tr>
      <w:tr w:rsidR="004156DB" w:rsidRPr="007855F6" w14:paraId="45065A1C" w14:textId="77777777" w:rsidTr="004156DB">
        <w:trPr>
          <w:trHeight w:val="282"/>
        </w:trPr>
        <w:tc>
          <w:tcPr>
            <w:tcW w:w="3109" w:type="dxa"/>
            <w:tcBorders>
              <w:top w:val="nil"/>
              <w:left w:val="single" w:sz="8" w:space="0" w:color="auto"/>
              <w:bottom w:val="single" w:sz="4" w:space="0" w:color="auto"/>
              <w:right w:val="single" w:sz="8" w:space="0" w:color="auto"/>
            </w:tcBorders>
            <w:shd w:val="clear" w:color="auto" w:fill="auto"/>
            <w:noWrap/>
            <w:vAlign w:val="bottom"/>
            <w:hideMark/>
          </w:tcPr>
          <w:p w14:paraId="701CCAC5" w14:textId="2F3FF2B8" w:rsidR="004156DB" w:rsidRPr="007855F6" w:rsidRDefault="004156DB" w:rsidP="007855F6">
            <w:pPr>
              <w:spacing w:after="0" w:line="276" w:lineRule="auto"/>
              <w:ind w:right="72"/>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DOCUMENTO IDENTIFICACIÓN</w:t>
            </w:r>
          </w:p>
        </w:tc>
        <w:tc>
          <w:tcPr>
            <w:tcW w:w="5670" w:type="dxa"/>
            <w:tcBorders>
              <w:top w:val="single" w:sz="4" w:space="0" w:color="auto"/>
              <w:left w:val="nil"/>
              <w:bottom w:val="single" w:sz="4" w:space="0" w:color="auto"/>
              <w:right w:val="single" w:sz="8" w:space="0" w:color="000000"/>
            </w:tcBorders>
            <w:shd w:val="clear" w:color="auto" w:fill="auto"/>
            <w:vAlign w:val="bottom"/>
            <w:hideMark/>
          </w:tcPr>
          <w:p w14:paraId="1B9BD9FC"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1.018.460.518</w:t>
            </w:r>
          </w:p>
        </w:tc>
      </w:tr>
      <w:tr w:rsidR="004156DB" w:rsidRPr="007855F6" w14:paraId="77AE4DD6" w14:textId="77777777" w:rsidTr="004156DB">
        <w:trPr>
          <w:trHeight w:val="282"/>
        </w:trPr>
        <w:tc>
          <w:tcPr>
            <w:tcW w:w="3109" w:type="dxa"/>
            <w:tcBorders>
              <w:top w:val="nil"/>
              <w:left w:val="single" w:sz="8" w:space="0" w:color="auto"/>
              <w:bottom w:val="single" w:sz="4" w:space="0" w:color="auto"/>
              <w:right w:val="single" w:sz="8" w:space="0" w:color="auto"/>
            </w:tcBorders>
            <w:shd w:val="clear" w:color="auto" w:fill="auto"/>
            <w:noWrap/>
            <w:vAlign w:val="bottom"/>
            <w:hideMark/>
          </w:tcPr>
          <w:p w14:paraId="1FBBBB8A"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 xml:space="preserve">TÍTULO PROFESIONAL </w:t>
            </w:r>
          </w:p>
        </w:tc>
        <w:tc>
          <w:tcPr>
            <w:tcW w:w="5670" w:type="dxa"/>
            <w:tcBorders>
              <w:top w:val="single" w:sz="4" w:space="0" w:color="auto"/>
              <w:left w:val="nil"/>
              <w:bottom w:val="single" w:sz="4" w:space="0" w:color="auto"/>
              <w:right w:val="single" w:sz="8" w:space="0" w:color="000000"/>
            </w:tcBorders>
            <w:shd w:val="clear" w:color="auto" w:fill="auto"/>
            <w:noWrap/>
            <w:vAlign w:val="bottom"/>
            <w:hideMark/>
          </w:tcPr>
          <w:p w14:paraId="00166F09"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Contador Público - Administrador de Empresas</w:t>
            </w:r>
          </w:p>
        </w:tc>
      </w:tr>
      <w:tr w:rsidR="004156DB" w:rsidRPr="007855F6" w14:paraId="339E7A47" w14:textId="77777777" w:rsidTr="004156DB">
        <w:trPr>
          <w:trHeight w:val="282"/>
        </w:trPr>
        <w:tc>
          <w:tcPr>
            <w:tcW w:w="3109" w:type="dxa"/>
            <w:tcBorders>
              <w:top w:val="nil"/>
              <w:left w:val="single" w:sz="8" w:space="0" w:color="auto"/>
              <w:bottom w:val="single" w:sz="4" w:space="0" w:color="auto"/>
              <w:right w:val="single" w:sz="8" w:space="0" w:color="auto"/>
            </w:tcBorders>
            <w:shd w:val="clear" w:color="auto" w:fill="auto"/>
            <w:noWrap/>
            <w:vAlign w:val="center"/>
            <w:hideMark/>
          </w:tcPr>
          <w:p w14:paraId="74ECF2F7"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 xml:space="preserve">PROGRAMA ACADÉMICO </w:t>
            </w:r>
          </w:p>
        </w:tc>
        <w:tc>
          <w:tcPr>
            <w:tcW w:w="5670" w:type="dxa"/>
            <w:tcBorders>
              <w:top w:val="single" w:sz="4" w:space="0" w:color="auto"/>
              <w:left w:val="nil"/>
              <w:bottom w:val="single" w:sz="4" w:space="0" w:color="auto"/>
              <w:right w:val="single" w:sz="8" w:space="0" w:color="000000"/>
            </w:tcBorders>
            <w:shd w:val="clear" w:color="000000" w:fill="FFFFFF"/>
            <w:noWrap/>
            <w:vAlign w:val="bottom"/>
            <w:hideMark/>
          </w:tcPr>
          <w:p w14:paraId="4131EEAF"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CONTADURÍA PÚBLICA</w:t>
            </w:r>
          </w:p>
        </w:tc>
      </w:tr>
      <w:tr w:rsidR="004156DB" w:rsidRPr="007855F6" w14:paraId="53C771B6" w14:textId="77777777" w:rsidTr="004156DB">
        <w:trPr>
          <w:trHeight w:val="282"/>
        </w:trPr>
        <w:tc>
          <w:tcPr>
            <w:tcW w:w="3109" w:type="dxa"/>
            <w:tcBorders>
              <w:top w:val="nil"/>
              <w:left w:val="single" w:sz="8" w:space="0" w:color="auto"/>
              <w:bottom w:val="single" w:sz="4" w:space="0" w:color="auto"/>
              <w:right w:val="single" w:sz="8" w:space="0" w:color="auto"/>
            </w:tcBorders>
            <w:shd w:val="clear" w:color="auto" w:fill="auto"/>
            <w:noWrap/>
            <w:vAlign w:val="center"/>
            <w:hideMark/>
          </w:tcPr>
          <w:p w14:paraId="61C5D34D"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 xml:space="preserve">TELEFONO </w:t>
            </w:r>
          </w:p>
        </w:tc>
        <w:tc>
          <w:tcPr>
            <w:tcW w:w="5670" w:type="dxa"/>
            <w:tcBorders>
              <w:top w:val="single" w:sz="4" w:space="0" w:color="auto"/>
              <w:left w:val="nil"/>
              <w:bottom w:val="single" w:sz="4" w:space="0" w:color="auto"/>
              <w:right w:val="single" w:sz="8" w:space="0" w:color="000000"/>
            </w:tcBorders>
            <w:shd w:val="clear" w:color="auto" w:fill="auto"/>
            <w:vAlign w:val="center"/>
            <w:hideMark/>
          </w:tcPr>
          <w:p w14:paraId="7D48252F"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3186319863</w:t>
            </w:r>
          </w:p>
        </w:tc>
      </w:tr>
      <w:tr w:rsidR="004156DB" w:rsidRPr="007855F6" w14:paraId="2033C82E" w14:textId="77777777" w:rsidTr="004156DB">
        <w:trPr>
          <w:trHeight w:val="296"/>
        </w:trPr>
        <w:tc>
          <w:tcPr>
            <w:tcW w:w="3109" w:type="dxa"/>
            <w:tcBorders>
              <w:top w:val="nil"/>
              <w:left w:val="single" w:sz="8" w:space="0" w:color="auto"/>
              <w:bottom w:val="single" w:sz="8" w:space="0" w:color="auto"/>
              <w:right w:val="single" w:sz="8" w:space="0" w:color="auto"/>
            </w:tcBorders>
            <w:shd w:val="clear" w:color="auto" w:fill="auto"/>
            <w:noWrap/>
            <w:vAlign w:val="center"/>
            <w:hideMark/>
          </w:tcPr>
          <w:p w14:paraId="256233DA" w14:textId="77777777" w:rsidR="004156DB" w:rsidRPr="007855F6" w:rsidRDefault="004156DB" w:rsidP="007855F6">
            <w:pPr>
              <w:spacing w:after="0" w:line="276" w:lineRule="auto"/>
              <w:rPr>
                <w:rFonts w:ascii="Arial" w:eastAsia="Times New Roman" w:hAnsi="Arial" w:cs="Arial"/>
                <w:b/>
                <w:bCs/>
                <w:color w:val="000000"/>
                <w:sz w:val="20"/>
                <w:szCs w:val="20"/>
                <w:lang w:eastAsia="es-CO"/>
              </w:rPr>
            </w:pPr>
            <w:r w:rsidRPr="007855F6">
              <w:rPr>
                <w:rFonts w:ascii="Arial" w:eastAsia="Times New Roman" w:hAnsi="Arial" w:cs="Arial"/>
                <w:b/>
                <w:bCs/>
                <w:color w:val="000000"/>
                <w:sz w:val="20"/>
                <w:szCs w:val="20"/>
                <w:lang w:eastAsia="es-CO"/>
              </w:rPr>
              <w:t>E-MAIL</w:t>
            </w:r>
          </w:p>
        </w:tc>
        <w:tc>
          <w:tcPr>
            <w:tcW w:w="5670" w:type="dxa"/>
            <w:tcBorders>
              <w:top w:val="single" w:sz="4" w:space="0" w:color="auto"/>
              <w:left w:val="nil"/>
              <w:bottom w:val="single" w:sz="8" w:space="0" w:color="auto"/>
              <w:right w:val="single" w:sz="8" w:space="0" w:color="000000"/>
            </w:tcBorders>
            <w:shd w:val="clear" w:color="auto" w:fill="auto"/>
            <w:vAlign w:val="center"/>
            <w:hideMark/>
          </w:tcPr>
          <w:p w14:paraId="436BF8C7" w14:textId="77777777" w:rsidR="004156DB" w:rsidRPr="007855F6" w:rsidRDefault="004156DB" w:rsidP="007855F6">
            <w:pPr>
              <w:spacing w:after="0" w:line="276" w:lineRule="auto"/>
              <w:rPr>
                <w:rFonts w:ascii="Arial" w:eastAsia="Times New Roman" w:hAnsi="Arial" w:cs="Arial"/>
                <w:color w:val="000000"/>
                <w:sz w:val="20"/>
                <w:szCs w:val="20"/>
                <w:lang w:eastAsia="es-CO"/>
              </w:rPr>
            </w:pPr>
            <w:r w:rsidRPr="007855F6">
              <w:rPr>
                <w:rFonts w:ascii="Arial" w:eastAsia="Times New Roman" w:hAnsi="Arial" w:cs="Arial"/>
                <w:color w:val="000000"/>
                <w:sz w:val="20"/>
                <w:szCs w:val="20"/>
                <w:lang w:eastAsia="es-CO"/>
              </w:rPr>
              <w:t>efescovara@uvirtual.edu.co</w:t>
            </w:r>
          </w:p>
        </w:tc>
      </w:tr>
    </w:tbl>
    <w:p w14:paraId="1BC8B4AB" w14:textId="338DA3C6" w:rsidR="004156DB" w:rsidRPr="007855F6" w:rsidRDefault="004156DB" w:rsidP="007855F6">
      <w:pPr>
        <w:spacing w:after="0" w:line="480" w:lineRule="auto"/>
        <w:jc w:val="center"/>
        <w:rPr>
          <w:rFonts w:ascii="Arial" w:hAnsi="Arial" w:cs="Arial"/>
          <w:b/>
        </w:rPr>
      </w:pPr>
    </w:p>
    <w:p w14:paraId="5BD0BCC4" w14:textId="77777777" w:rsidR="004156DB" w:rsidRPr="007855F6" w:rsidRDefault="004156DB" w:rsidP="007855F6">
      <w:pPr>
        <w:spacing w:after="0" w:line="480" w:lineRule="auto"/>
        <w:jc w:val="center"/>
        <w:rPr>
          <w:rFonts w:ascii="Arial" w:hAnsi="Arial" w:cs="Arial"/>
          <w:b/>
        </w:rPr>
      </w:pPr>
    </w:p>
    <w:p w14:paraId="033A4DB7" w14:textId="525971D6" w:rsidR="00070E91" w:rsidRPr="007855F6" w:rsidRDefault="00070E91" w:rsidP="007855F6">
      <w:pPr>
        <w:pStyle w:val="Ttulo1"/>
        <w:spacing w:before="0" w:line="480" w:lineRule="auto"/>
        <w:rPr>
          <w:rFonts w:ascii="Arial" w:hAnsi="Arial" w:cs="Arial"/>
          <w:sz w:val="28"/>
          <w:szCs w:val="28"/>
        </w:rPr>
      </w:pPr>
      <w:r w:rsidRPr="007855F6">
        <w:rPr>
          <w:rFonts w:ascii="Arial" w:hAnsi="Arial" w:cs="Arial"/>
          <w:sz w:val="28"/>
          <w:szCs w:val="28"/>
        </w:rPr>
        <w:t>Imagen</w:t>
      </w:r>
    </w:p>
    <w:p w14:paraId="1A88FA06" w14:textId="58E5A2B5" w:rsidR="00070E91" w:rsidRPr="007855F6" w:rsidRDefault="00070E91" w:rsidP="007855F6">
      <w:pPr>
        <w:spacing w:after="0" w:line="480" w:lineRule="auto"/>
        <w:jc w:val="both"/>
        <w:rPr>
          <w:rFonts w:ascii="Arial" w:hAnsi="Arial" w:cs="Arial"/>
          <w:b/>
          <w:sz w:val="24"/>
          <w:szCs w:val="24"/>
        </w:rPr>
      </w:pPr>
      <w:r w:rsidRPr="007855F6">
        <w:rPr>
          <w:rFonts w:ascii="Arial" w:hAnsi="Arial" w:cs="Arial"/>
          <w:noProof/>
          <w:sz w:val="20"/>
          <w:szCs w:val="20"/>
        </w:rPr>
        <w:drawing>
          <wp:inline distT="0" distB="0" distL="0" distR="0" wp14:anchorId="7C9FE460" wp14:editId="15B4F5D7">
            <wp:extent cx="3336587" cy="930605"/>
            <wp:effectExtent l="0" t="0" r="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85384" cy="944215"/>
                    </a:xfrm>
                    <a:prstGeom prst="rect">
                      <a:avLst/>
                    </a:prstGeom>
                  </pic:spPr>
                </pic:pic>
              </a:graphicData>
            </a:graphic>
          </wp:inline>
        </w:drawing>
      </w:r>
    </w:p>
    <w:p w14:paraId="1856B33F" w14:textId="77777777" w:rsidR="00070E91" w:rsidRPr="007855F6" w:rsidRDefault="00070E91" w:rsidP="007855F6">
      <w:pPr>
        <w:spacing w:after="0" w:line="480" w:lineRule="auto"/>
        <w:jc w:val="both"/>
        <w:rPr>
          <w:rFonts w:ascii="Arial" w:hAnsi="Arial" w:cs="Arial"/>
          <w:b/>
          <w:sz w:val="24"/>
          <w:szCs w:val="24"/>
        </w:rPr>
      </w:pPr>
    </w:p>
    <w:p w14:paraId="79CEFAFD" w14:textId="7FA8E3D5" w:rsidR="004156DB" w:rsidRPr="007855F6" w:rsidRDefault="001249D8" w:rsidP="007855F6">
      <w:pPr>
        <w:pStyle w:val="Ttulo1"/>
        <w:spacing w:before="0" w:line="480" w:lineRule="auto"/>
        <w:rPr>
          <w:rFonts w:ascii="Arial" w:hAnsi="Arial" w:cs="Arial"/>
          <w:sz w:val="28"/>
          <w:szCs w:val="28"/>
        </w:rPr>
      </w:pPr>
      <w:r w:rsidRPr="007855F6">
        <w:rPr>
          <w:rFonts w:ascii="Arial" w:hAnsi="Arial" w:cs="Arial"/>
          <w:sz w:val="28"/>
          <w:szCs w:val="28"/>
        </w:rPr>
        <w:t>Justificación</w:t>
      </w:r>
    </w:p>
    <w:p w14:paraId="7B6DFDEF" w14:textId="738BEE17" w:rsidR="00DC5C12" w:rsidRPr="007855F6" w:rsidRDefault="00DC5C12" w:rsidP="007855F6">
      <w:pPr>
        <w:spacing w:after="0" w:line="480" w:lineRule="auto"/>
        <w:ind w:firstLine="708"/>
        <w:jc w:val="both"/>
        <w:rPr>
          <w:rFonts w:ascii="Arial" w:hAnsi="Arial" w:cs="Arial"/>
        </w:rPr>
      </w:pPr>
      <w:r w:rsidRPr="007855F6">
        <w:rPr>
          <w:rFonts w:ascii="Arial" w:hAnsi="Arial" w:cs="Arial"/>
        </w:rPr>
        <w:t>Los semilleros de investigación se configuran como un espacio institucional de congregación de estudiantes y docentes de uno o varios programas de formación, cuyo principal interés es el desarrollo de una cultura investigativa al interior de la institución, donde el eje de desarrollo está previsto en los individuos que lo conforman</w:t>
      </w:r>
      <w:r w:rsidR="00FA111A" w:rsidRPr="007855F6">
        <w:rPr>
          <w:rFonts w:ascii="Arial" w:hAnsi="Arial" w:cs="Arial"/>
        </w:rPr>
        <w:t xml:space="preserve"> </w:t>
      </w:r>
      <w:r w:rsidR="00FA111A" w:rsidRPr="007855F6">
        <w:rPr>
          <w:rFonts w:ascii="Arial" w:hAnsi="Arial" w:cs="Arial"/>
        </w:rPr>
        <w:fldChar w:fldCharType="begin" w:fldLock="1"/>
      </w:r>
      <w:r w:rsidR="003F60DE" w:rsidRPr="007855F6">
        <w:rPr>
          <w:rFonts w:ascii="Arial" w:hAnsi="Arial" w:cs="Arial"/>
        </w:rPr>
        <w:instrText>ADDIN CSL_CITATION {"citationItems":[{"id":"ITEM-1","itemData":{"ISSN":"0123-1472","author":[{"dropping-particle":"","family":"Patiño Jacinto","given":"Ruth","non-dropping-particle":"","parse-names":false,"suffix":""},{"dropping-particle":"","family":"Romero Quiñones","given":"Alejandra","non-dropping-particle":"","parse-names":false,"suffix":""},{"dropping-particle":"","family":"Jara","given":"Karen","non-dropping-particle":"","parse-names":false,"suffix":""}],"container-title":"Cuadernos de Contabilidad","id":"ITEM-1","issue":"28","issued":{"date-parts":[["2010"]]},"page":"171-199","title":"Características de los investigadores relacionados con programas de contaduría pública y con temáticas relacionadas","type":"article-journal","volume":"11"},"uris":["http://www.mendeley.com/documents/?uuid=90201dd2-34c8-4f35-9bba-cfb8b9a476d3"]}],"mendeley":{"formattedCitation":"(Patiño Jacinto et al., 2010)","plainTextFormattedCitation":"(Patiño Jacinto et al., 2010)","previouslyFormattedCitation":"(Patiño Jacinto et al., 2010)"},"properties":{"noteIndex":0},"schema":"https://github.com/citation-style-language/schema/raw/master/csl-citation.json"}</w:instrText>
      </w:r>
      <w:r w:rsidR="00FA111A" w:rsidRPr="007855F6">
        <w:rPr>
          <w:rFonts w:ascii="Arial" w:hAnsi="Arial" w:cs="Arial"/>
        </w:rPr>
        <w:fldChar w:fldCharType="separate"/>
      </w:r>
      <w:r w:rsidR="00FA111A" w:rsidRPr="007855F6">
        <w:rPr>
          <w:rFonts w:ascii="Arial" w:hAnsi="Arial" w:cs="Arial"/>
          <w:noProof/>
        </w:rPr>
        <w:t>(Patiño Jacinto et al., 2010)</w:t>
      </w:r>
      <w:r w:rsidR="00FA111A" w:rsidRPr="007855F6">
        <w:rPr>
          <w:rFonts w:ascii="Arial" w:hAnsi="Arial" w:cs="Arial"/>
        </w:rPr>
        <w:fldChar w:fldCharType="end"/>
      </w:r>
      <w:r w:rsidRPr="007855F6">
        <w:rPr>
          <w:rFonts w:ascii="Arial" w:hAnsi="Arial" w:cs="Arial"/>
        </w:rPr>
        <w:t xml:space="preserve">. Lo anterior garantiza que la conformación de semillero no sólo contribuya en la consolidación de conocimiento para la mejoría de los sistemas internos de la universidad, sino que permite una transferencia y capacitación de sus integrantes hacia el desarrollo del pensamiento </w:t>
      </w:r>
      <w:r w:rsidR="00F94281" w:rsidRPr="007855F6">
        <w:rPr>
          <w:rFonts w:ascii="Arial" w:hAnsi="Arial" w:cs="Arial"/>
        </w:rPr>
        <w:fldChar w:fldCharType="begin" w:fldLock="1"/>
      </w:r>
      <w:r w:rsidR="00F94281" w:rsidRPr="007855F6">
        <w:rPr>
          <w:rFonts w:ascii="Arial" w:hAnsi="Arial" w:cs="Arial"/>
        </w:rPr>
        <w:instrText>ADDIN CSL_CITATION {"citationItems":[{"id":"ITEM-1","itemData":{"abstract":"Resumen El Estado establece que sólo podrán reconocerse como universidad, a las instituciones que dentro de un proceso de acreditación, demuestren tener experiencia en investigación científica de alto nivel. Las universidades deben promover los semilleros de investigación como un espacio para ejercer la libertad y la crítica académica, la creatividad, la innovación. Los semilleros de investigación permiten la participación de los alumnos en la gestión de proyectos de investigación de diferente índole en la que el estudiante comprende que investigar es un proceso unido a la formación. Son grupos que adquieren instrumentos para el desarrollo de investigaciones, en un ambiente de tertulia y diálogo donde se aprende a aprender y se descubre nuevo conocimiento y métodos de aprendizaje. El aprendizaje basado en problemas es un método que fortalece el proceso de investigación formativa, multidisciplinario, es universal en la educación superior, es un método de aprendizaje por descubrimiento. Los nuevos retos de la educación superior en Colombia le imponen a la comunidad académica abrirse en todos los campos. Pensar en seguir actuando como islas es atentar cruelmente contra el desarrollo del país. PALABRAS CLAVES Semilleros, Investigación, Innovación, Problemas, Método, Educación Superior, Aprendizaje ABSTRACT The State establishes that they will only be been able to recognize as university, to the institutions that inside an acreditación process, demonstrate to have experience in scientific investigation of high level. The universities should promote the investigation nurseries like a space to exercise the freedom and the academic critic, the creativity, the innovation. The investigation nurseries allow the participation of the students in the administration of projects of investigation of different nature in which the student understands that to investigate is a process together to the formation. They are groups that acquire instruments for the development of investigations, in a gathering atmosphere and dialogue where he/she learns how to learn and he/she is discovered new knowledge and learning methods. The learning based on problems is a method that strengthens the process of formative investigation, multidisciplinario, it is universal in the superior education, it is a learning method for discovery. The new challenges of the superior education in Colombia impose to the academic community to open up in all the fields. To think of continuing acting as islan…","author":[{"dropping-particle":"","family":"Torres Soler","given":"Luis Carlos","non-dropping-particle":"","parse-names":false,"suffix":""}],"container-title":"Revistamemorias.Com","id":"ITEM-1","issued":{"date-parts":[["2005"]]},"page":"1-10","title":"Para Qué Los Semilleros De Investigación","type":"article-journal"},"uris":["http://www.mendeley.com/documents/?uuid=8c36b680-2217-4f8b-8047-75dcefa63d9c"]}],"mendeley":{"formattedCitation":"(Torres Soler, 2005)","plainTextFormattedCitation":"(Torres Soler, 2005)","previouslyFormattedCitation":"(Torres Soler, 2005)"},"properties":{"noteIndex":0},"schema":"https://github.com/citation-style-language/schema/raw/master/csl-citation.json"}</w:instrText>
      </w:r>
      <w:r w:rsidR="00F94281" w:rsidRPr="007855F6">
        <w:rPr>
          <w:rFonts w:ascii="Arial" w:hAnsi="Arial" w:cs="Arial"/>
        </w:rPr>
        <w:fldChar w:fldCharType="separate"/>
      </w:r>
      <w:r w:rsidR="00F94281" w:rsidRPr="007855F6">
        <w:rPr>
          <w:rFonts w:ascii="Arial" w:hAnsi="Arial" w:cs="Arial"/>
          <w:noProof/>
        </w:rPr>
        <w:t>(Torres Soler, 2005)</w:t>
      </w:r>
      <w:r w:rsidR="00F94281" w:rsidRPr="007855F6">
        <w:rPr>
          <w:rFonts w:ascii="Arial" w:hAnsi="Arial" w:cs="Arial"/>
        </w:rPr>
        <w:fldChar w:fldCharType="end"/>
      </w:r>
      <w:r w:rsidR="00F94281" w:rsidRPr="007855F6">
        <w:rPr>
          <w:rFonts w:ascii="Arial" w:hAnsi="Arial" w:cs="Arial"/>
        </w:rPr>
        <w:t>.</w:t>
      </w:r>
    </w:p>
    <w:p w14:paraId="5E9C4E45" w14:textId="2A5771CC" w:rsidR="00DC5C12" w:rsidRPr="007855F6" w:rsidRDefault="003E2338" w:rsidP="007855F6">
      <w:pPr>
        <w:spacing w:after="0" w:line="480" w:lineRule="auto"/>
        <w:ind w:firstLine="708"/>
        <w:jc w:val="both"/>
        <w:rPr>
          <w:rFonts w:ascii="Arial" w:hAnsi="Arial" w:cs="Arial"/>
        </w:rPr>
      </w:pPr>
      <w:r w:rsidRPr="007855F6">
        <w:rPr>
          <w:rFonts w:ascii="Arial" w:hAnsi="Arial" w:cs="Arial"/>
        </w:rPr>
        <w:t xml:space="preserve">Para promover el modelo enseñanza activa y constructiva al interior de la Universitaria Virtual Internacional, se configura el semillero de estudios contables, financieros y de gestión </w:t>
      </w:r>
      <w:r w:rsidR="0014663C" w:rsidRPr="007855F6">
        <w:rPr>
          <w:rFonts w:ascii="Arial" w:hAnsi="Arial" w:cs="Arial"/>
        </w:rPr>
        <w:t xml:space="preserve">(SECOFI+G) </w:t>
      </w:r>
      <w:r w:rsidRPr="007855F6">
        <w:rPr>
          <w:rFonts w:ascii="Arial" w:hAnsi="Arial" w:cs="Arial"/>
        </w:rPr>
        <w:t xml:space="preserve">como una nueva estrategia académica para abordar la creación de conocimiento en la facultad de ciencias económicas y administrativas, fomentando una participación real, controlada, guiada y procesual del binomio enseñanza-aprendizaje que prioriza la libertad, la creatividad y la innovación para el desarrollo de nuevos esquemas mentales y métodos de aprendizaje </w:t>
      </w:r>
      <w:r w:rsidR="00F94281" w:rsidRPr="007855F6">
        <w:rPr>
          <w:rFonts w:ascii="Arial" w:hAnsi="Arial" w:cs="Arial"/>
        </w:rPr>
        <w:fldChar w:fldCharType="begin" w:fldLock="1"/>
      </w:r>
      <w:r w:rsidR="00F94281" w:rsidRPr="007855F6">
        <w:rPr>
          <w:rFonts w:ascii="Arial" w:hAnsi="Arial" w:cs="Arial"/>
        </w:rPr>
        <w:instrText>ADDIN CSL_CITATION {"citationItems":[{"id":"ITEM-1","itemData":{"author":[{"dropping-particle":"","family":"Villalba Cuellar","given":"Juan Carlos","non-dropping-particle":"","parse-names":false,"suffix":""},{"dropping-particle":"","family":"González Serrano","given":"Andrés","non-dropping-particle":"","parse-names":false,"suffix":""}],"container-title":"Prolegómenos","id":"ITEM-1","issue":"39","issued":{"date-parts":[["2017"]]},"page":"9-10","title":"La importancia de los semilleros de investigación","type":"article-journal","volume":"20"},"uris":["http://www.mendeley.com/documents/?uuid=c42651db-1c8e-46b8-aa58-d0708dcb2d26"]}],"mendeley":{"formattedCitation":"(Villalba Cuellar &amp; González Serrano, 2017)","plainTextFormattedCitation":"(Villalba Cuellar &amp; González Serrano, 2017)","previouslyFormattedCitation":"(Villalba Cuellar &amp; González Serrano, 2017)"},"properties":{"noteIndex":0},"schema":"https://github.com/citation-style-language/schema/raw/master/csl-citation.json"}</w:instrText>
      </w:r>
      <w:r w:rsidR="00F94281" w:rsidRPr="007855F6">
        <w:rPr>
          <w:rFonts w:ascii="Arial" w:hAnsi="Arial" w:cs="Arial"/>
        </w:rPr>
        <w:fldChar w:fldCharType="separate"/>
      </w:r>
      <w:r w:rsidR="00F94281" w:rsidRPr="007855F6">
        <w:rPr>
          <w:rFonts w:ascii="Arial" w:hAnsi="Arial" w:cs="Arial"/>
          <w:noProof/>
        </w:rPr>
        <w:t>(Villalba Cuellar &amp; González Serrano, 2017)</w:t>
      </w:r>
      <w:r w:rsidR="00F94281" w:rsidRPr="007855F6">
        <w:rPr>
          <w:rFonts w:ascii="Arial" w:hAnsi="Arial" w:cs="Arial"/>
        </w:rPr>
        <w:fldChar w:fldCharType="end"/>
      </w:r>
      <w:r w:rsidR="00F94281" w:rsidRPr="007855F6">
        <w:rPr>
          <w:rFonts w:ascii="Arial" w:hAnsi="Arial" w:cs="Arial"/>
        </w:rPr>
        <w:t>.</w:t>
      </w:r>
    </w:p>
    <w:p w14:paraId="7AB87293" w14:textId="51273780" w:rsidR="00811CE8" w:rsidRPr="007855F6" w:rsidRDefault="00811CE8" w:rsidP="007855F6">
      <w:pPr>
        <w:spacing w:after="0" w:line="480" w:lineRule="auto"/>
        <w:ind w:firstLine="708"/>
        <w:jc w:val="both"/>
        <w:rPr>
          <w:rFonts w:ascii="Arial" w:hAnsi="Arial" w:cs="Arial"/>
          <w:bCs/>
          <w:shd w:val="clear" w:color="auto" w:fill="FFE599" w:themeFill="accent4" w:themeFillTint="66"/>
        </w:rPr>
      </w:pPr>
      <w:r w:rsidRPr="007855F6">
        <w:rPr>
          <w:rFonts w:ascii="Arial" w:hAnsi="Arial" w:cs="Arial"/>
          <w:bCs/>
        </w:rPr>
        <w:lastRenderedPageBreak/>
        <w:t>Los Semilleros de investigación en la Universitaria Virtual Internacional están conformados por estudiantes y docentes que consolidan espacios pedagógicos de reflexión, con estrategias direccionadas a la formación y capacitación en investigación de sus integrantes. Lo anterior basado en las directrices del Grupo de Investigación en Ciencias Económicas y Administrativas (CIECAD) y de la Universitaria en cuanto al direccionamiento de la extensión y proyección social que influya en el desarrollo local, regional y nacional, justificado por la pertinencia sociocultural y Económica (Bojacá Acosta, 2004).</w:t>
      </w:r>
    </w:p>
    <w:p w14:paraId="0879BD2E" w14:textId="7D85E98B" w:rsidR="006E4C6F" w:rsidRPr="007855F6" w:rsidRDefault="003E2338" w:rsidP="007855F6">
      <w:pPr>
        <w:spacing w:after="0" w:line="480" w:lineRule="auto"/>
        <w:ind w:firstLine="708"/>
        <w:jc w:val="both"/>
        <w:rPr>
          <w:rFonts w:ascii="Arial" w:hAnsi="Arial" w:cs="Arial"/>
        </w:rPr>
      </w:pPr>
      <w:r w:rsidRPr="007855F6">
        <w:rPr>
          <w:rFonts w:ascii="Arial" w:hAnsi="Arial" w:cs="Arial"/>
        </w:rPr>
        <w:t xml:space="preserve">La configuración del </w:t>
      </w:r>
      <w:r w:rsidR="0014663C" w:rsidRPr="007855F6">
        <w:rPr>
          <w:rFonts w:ascii="Arial" w:hAnsi="Arial" w:cs="Arial"/>
        </w:rPr>
        <w:t>S</w:t>
      </w:r>
      <w:r w:rsidRPr="007855F6">
        <w:rPr>
          <w:rFonts w:ascii="Arial" w:hAnsi="Arial" w:cs="Arial"/>
        </w:rPr>
        <w:t xml:space="preserve">emillero de </w:t>
      </w:r>
      <w:r w:rsidR="0014663C" w:rsidRPr="007855F6">
        <w:rPr>
          <w:rFonts w:ascii="Arial" w:hAnsi="Arial" w:cs="Arial"/>
        </w:rPr>
        <w:t>E</w:t>
      </w:r>
      <w:r w:rsidRPr="007855F6">
        <w:rPr>
          <w:rFonts w:ascii="Arial" w:hAnsi="Arial" w:cs="Arial"/>
        </w:rPr>
        <w:t xml:space="preserve">studios </w:t>
      </w:r>
      <w:r w:rsidR="0014663C" w:rsidRPr="007855F6">
        <w:rPr>
          <w:rFonts w:ascii="Arial" w:hAnsi="Arial" w:cs="Arial"/>
        </w:rPr>
        <w:t>C</w:t>
      </w:r>
      <w:r w:rsidRPr="007855F6">
        <w:rPr>
          <w:rFonts w:ascii="Arial" w:hAnsi="Arial" w:cs="Arial"/>
        </w:rPr>
        <w:t xml:space="preserve">ontables, </w:t>
      </w:r>
      <w:r w:rsidR="0014663C" w:rsidRPr="007855F6">
        <w:rPr>
          <w:rFonts w:ascii="Arial" w:hAnsi="Arial" w:cs="Arial"/>
        </w:rPr>
        <w:t>F</w:t>
      </w:r>
      <w:r w:rsidRPr="007855F6">
        <w:rPr>
          <w:rFonts w:ascii="Arial" w:hAnsi="Arial" w:cs="Arial"/>
        </w:rPr>
        <w:t xml:space="preserve">inancieros y de </w:t>
      </w:r>
      <w:r w:rsidR="0014663C" w:rsidRPr="007855F6">
        <w:rPr>
          <w:rFonts w:ascii="Arial" w:hAnsi="Arial" w:cs="Arial"/>
        </w:rPr>
        <w:t>G</w:t>
      </w:r>
      <w:r w:rsidRPr="007855F6">
        <w:rPr>
          <w:rFonts w:ascii="Arial" w:hAnsi="Arial" w:cs="Arial"/>
        </w:rPr>
        <w:t>estión</w:t>
      </w:r>
      <w:r w:rsidR="0014663C" w:rsidRPr="007855F6">
        <w:rPr>
          <w:rFonts w:ascii="Arial" w:hAnsi="Arial" w:cs="Arial"/>
        </w:rPr>
        <w:t xml:space="preserve"> (SECOFI+G)</w:t>
      </w:r>
      <w:r w:rsidRPr="007855F6">
        <w:rPr>
          <w:rFonts w:ascii="Arial" w:hAnsi="Arial" w:cs="Arial"/>
        </w:rPr>
        <w:t xml:space="preserve"> se focaliza en la construcción de proyectos de investigación que trascienden las posiciones paradigmáticas </w:t>
      </w:r>
      <w:r w:rsidR="001D117F" w:rsidRPr="007855F6">
        <w:rPr>
          <w:rFonts w:ascii="Arial" w:hAnsi="Arial" w:cs="Arial"/>
        </w:rPr>
        <w:t xml:space="preserve">en las áreas contable, financiera y administrativa, logrando alcanzar </w:t>
      </w:r>
      <w:r w:rsidRPr="007855F6">
        <w:rPr>
          <w:rFonts w:ascii="Arial" w:hAnsi="Arial" w:cs="Arial"/>
        </w:rPr>
        <w:t xml:space="preserve">una comprensión interdisciplinaria y una concepción de la investigación como proceso y como actitud de vida, </w:t>
      </w:r>
      <w:r w:rsidR="001D117F" w:rsidRPr="007855F6">
        <w:rPr>
          <w:rFonts w:ascii="Arial" w:hAnsi="Arial" w:cs="Arial"/>
        </w:rPr>
        <w:t xml:space="preserve">garantizando el </w:t>
      </w:r>
      <w:r w:rsidRPr="007855F6">
        <w:rPr>
          <w:rFonts w:ascii="Arial" w:hAnsi="Arial" w:cs="Arial"/>
        </w:rPr>
        <w:t>mejoramiento continuo de la calidad educativa</w:t>
      </w:r>
      <w:r w:rsidR="001D117F" w:rsidRPr="007855F6">
        <w:rPr>
          <w:rFonts w:ascii="Arial" w:hAnsi="Arial" w:cs="Arial"/>
        </w:rPr>
        <w:t xml:space="preserve"> de la Universitaria Virtual Internacional (Boix-Mansilla, 2010; Posada, 2004; Pozuelos, 2010).</w:t>
      </w:r>
    </w:p>
    <w:p w14:paraId="2A24C1AC" w14:textId="77777777" w:rsidR="00C06EDE" w:rsidRPr="007855F6" w:rsidRDefault="00C06EDE" w:rsidP="007855F6">
      <w:pPr>
        <w:spacing w:after="0" w:line="480" w:lineRule="auto"/>
        <w:jc w:val="both"/>
        <w:rPr>
          <w:rFonts w:ascii="Arial" w:hAnsi="Arial" w:cs="Arial"/>
          <w:b/>
        </w:rPr>
      </w:pPr>
    </w:p>
    <w:p w14:paraId="5F26B155" w14:textId="6A65C3E1" w:rsidR="00CD74B7" w:rsidRPr="007855F6" w:rsidRDefault="00DD726C" w:rsidP="007855F6">
      <w:pPr>
        <w:pStyle w:val="Ttulo1"/>
        <w:spacing w:before="0" w:line="480" w:lineRule="auto"/>
        <w:rPr>
          <w:rFonts w:ascii="Arial" w:hAnsi="Arial" w:cs="Arial"/>
          <w:sz w:val="28"/>
          <w:szCs w:val="28"/>
        </w:rPr>
      </w:pPr>
      <w:r w:rsidRPr="007855F6">
        <w:rPr>
          <w:rFonts w:ascii="Arial" w:hAnsi="Arial" w:cs="Arial"/>
          <w:sz w:val="28"/>
          <w:szCs w:val="28"/>
        </w:rPr>
        <w:t>Misión</w:t>
      </w:r>
    </w:p>
    <w:p w14:paraId="4632911B" w14:textId="7B7F6645" w:rsidR="004156DB" w:rsidRPr="007855F6" w:rsidRDefault="0014663C" w:rsidP="007855F6">
      <w:pPr>
        <w:spacing w:after="0" w:line="480" w:lineRule="auto"/>
        <w:ind w:firstLine="708"/>
        <w:jc w:val="both"/>
        <w:rPr>
          <w:rFonts w:ascii="Arial" w:hAnsi="Arial" w:cs="Arial"/>
          <w:bCs/>
        </w:rPr>
      </w:pPr>
      <w:r w:rsidRPr="007855F6">
        <w:rPr>
          <w:rFonts w:ascii="Arial" w:hAnsi="Arial" w:cs="Arial"/>
          <w:bCs/>
        </w:rPr>
        <w:t xml:space="preserve">El Semillero de Estudios Contables, Financieros y de Gestión </w:t>
      </w:r>
      <w:r w:rsidR="00811CE8" w:rsidRPr="007855F6">
        <w:rPr>
          <w:rFonts w:ascii="Arial" w:hAnsi="Arial" w:cs="Arial"/>
          <w:bCs/>
        </w:rPr>
        <w:t xml:space="preserve">(SECOFI+G) </w:t>
      </w:r>
      <w:r w:rsidRPr="007855F6">
        <w:rPr>
          <w:rFonts w:ascii="Arial" w:hAnsi="Arial" w:cs="Arial"/>
          <w:bCs/>
        </w:rPr>
        <w:t xml:space="preserve">tiene como misión generar, divulgar y apropiar conocimientos en el área contable, financiera y de gestión basado en ejes de responsabilidad social, </w:t>
      </w:r>
      <w:r w:rsidR="00047C4C" w:rsidRPr="007855F6">
        <w:rPr>
          <w:rFonts w:ascii="Arial" w:hAnsi="Arial" w:cs="Arial"/>
          <w:bCs/>
        </w:rPr>
        <w:t xml:space="preserve">innovación y desarrollo tecnológico, mediante la puesta en marcha de </w:t>
      </w:r>
      <w:r w:rsidRPr="007855F6">
        <w:rPr>
          <w:rFonts w:ascii="Arial" w:hAnsi="Arial" w:cs="Arial"/>
          <w:bCs/>
        </w:rPr>
        <w:t>actividades de investigación, producción intelectual e innovación</w:t>
      </w:r>
      <w:r w:rsidR="00047C4C" w:rsidRPr="007855F6">
        <w:rPr>
          <w:rFonts w:ascii="Arial" w:hAnsi="Arial" w:cs="Arial"/>
          <w:bCs/>
        </w:rPr>
        <w:t xml:space="preserve">, que repercutan en </w:t>
      </w:r>
      <w:r w:rsidR="004156DB" w:rsidRPr="007855F6">
        <w:rPr>
          <w:rFonts w:ascii="Arial" w:hAnsi="Arial" w:cs="Arial"/>
          <w:bCs/>
        </w:rPr>
        <w:t xml:space="preserve">el desarrollo de habilidades y destrezas </w:t>
      </w:r>
      <w:r w:rsidR="00047C4C" w:rsidRPr="007855F6">
        <w:rPr>
          <w:rFonts w:ascii="Arial" w:hAnsi="Arial" w:cs="Arial"/>
          <w:bCs/>
        </w:rPr>
        <w:t xml:space="preserve">de sus </w:t>
      </w:r>
      <w:r w:rsidR="004156DB" w:rsidRPr="007855F6">
        <w:rPr>
          <w:rFonts w:ascii="Arial" w:hAnsi="Arial" w:cs="Arial"/>
          <w:bCs/>
        </w:rPr>
        <w:t xml:space="preserve">investigadores, </w:t>
      </w:r>
      <w:r w:rsidR="00047C4C" w:rsidRPr="007855F6">
        <w:rPr>
          <w:rFonts w:ascii="Arial" w:hAnsi="Arial" w:cs="Arial"/>
          <w:bCs/>
        </w:rPr>
        <w:t>así como en la generación de soluciones holísticas a las problemáticas actuales y potenciales del sector productivo.</w:t>
      </w:r>
    </w:p>
    <w:p w14:paraId="2D394764" w14:textId="11F427F1" w:rsidR="00047C4C" w:rsidRPr="007855F6" w:rsidRDefault="00047C4C" w:rsidP="007855F6">
      <w:pPr>
        <w:pStyle w:val="Ttulo1"/>
        <w:spacing w:before="0" w:line="480" w:lineRule="auto"/>
        <w:rPr>
          <w:rFonts w:ascii="Arial" w:hAnsi="Arial" w:cs="Arial"/>
          <w:sz w:val="28"/>
          <w:szCs w:val="28"/>
        </w:rPr>
      </w:pPr>
      <w:r w:rsidRPr="007855F6">
        <w:rPr>
          <w:rFonts w:ascii="Arial" w:hAnsi="Arial" w:cs="Arial"/>
          <w:sz w:val="28"/>
          <w:szCs w:val="28"/>
        </w:rPr>
        <w:lastRenderedPageBreak/>
        <w:t>Visión</w:t>
      </w:r>
    </w:p>
    <w:p w14:paraId="18F04B8A" w14:textId="6C8B442E" w:rsidR="00981DC8" w:rsidRPr="007855F6" w:rsidRDefault="00811CE8" w:rsidP="007855F6">
      <w:pPr>
        <w:spacing w:after="0" w:line="480" w:lineRule="auto"/>
        <w:ind w:firstLine="708"/>
        <w:jc w:val="both"/>
        <w:rPr>
          <w:rFonts w:ascii="Arial" w:hAnsi="Arial" w:cs="Arial"/>
          <w:bCs/>
        </w:rPr>
      </w:pPr>
      <w:r w:rsidRPr="007855F6">
        <w:rPr>
          <w:rFonts w:ascii="Arial" w:hAnsi="Arial" w:cs="Arial"/>
          <w:bCs/>
        </w:rPr>
        <w:t>El Semillero de Estudios Contables, Financieros y de Gestión (SECOFI+G) de la Universitaria Virtual Internacional pretende generar una integración interdisciplinaria y la formación holística de los estudiantes y docentes que participen en sus proyectos de investigación y divulgación</w:t>
      </w:r>
      <w:r w:rsidR="00140559" w:rsidRPr="007855F6">
        <w:rPr>
          <w:rFonts w:ascii="Arial" w:hAnsi="Arial" w:cs="Arial"/>
          <w:bCs/>
        </w:rPr>
        <w:t>, generando una conciencia emancipadora de las funciones sustantivas de la Universidad que permita la articulación de la investigación al currículo y a los procesos de extensión, y contribuya en la solución de problemáticas actuales y potenciales del sector productivo y la academia.</w:t>
      </w:r>
    </w:p>
    <w:p w14:paraId="46B8C825" w14:textId="2EB4BA0D" w:rsidR="00650114" w:rsidRPr="007855F6" w:rsidRDefault="00650114" w:rsidP="007855F6">
      <w:pPr>
        <w:pStyle w:val="Ttulo1"/>
        <w:spacing w:before="0" w:line="480" w:lineRule="auto"/>
        <w:rPr>
          <w:rFonts w:ascii="Arial" w:hAnsi="Arial" w:cs="Arial"/>
          <w:sz w:val="28"/>
          <w:szCs w:val="28"/>
        </w:rPr>
      </w:pPr>
      <w:r w:rsidRPr="007855F6">
        <w:rPr>
          <w:rFonts w:ascii="Arial" w:hAnsi="Arial" w:cs="Arial"/>
          <w:sz w:val="28"/>
          <w:szCs w:val="28"/>
        </w:rPr>
        <w:t>Objetivos del Semillero</w:t>
      </w:r>
    </w:p>
    <w:p w14:paraId="291549B8" w14:textId="4E27F604" w:rsidR="00650114" w:rsidRPr="007855F6" w:rsidRDefault="00650114" w:rsidP="007855F6">
      <w:pPr>
        <w:spacing w:after="0" w:line="480" w:lineRule="auto"/>
        <w:ind w:firstLine="708"/>
        <w:jc w:val="both"/>
        <w:rPr>
          <w:rFonts w:ascii="Arial" w:hAnsi="Arial" w:cs="Arial"/>
          <w:bCs/>
          <w:shd w:val="clear" w:color="auto" w:fill="FFE599" w:themeFill="accent4" w:themeFillTint="66"/>
        </w:rPr>
      </w:pPr>
      <w:r w:rsidRPr="007855F6">
        <w:rPr>
          <w:rFonts w:ascii="Arial" w:hAnsi="Arial" w:cs="Arial"/>
          <w:bCs/>
        </w:rPr>
        <w:t>Los objetivos del Semillero de Estudios Contables, Financieros y de Gestión (SECOFI+G) se plantean bajo la óptica de integralidad de las funciones sustantivas de la Universitaria Virtual Internacional, mediante la promoción de la investigación formativa, el acercamiento al currículo y la alineación a las estrategias de extensión. Lo anterior fundamentado en los tres pilares del ser</w:t>
      </w:r>
      <w:r w:rsidR="00355636" w:rsidRPr="007855F6">
        <w:rPr>
          <w:rFonts w:ascii="Arial" w:hAnsi="Arial" w:cs="Arial"/>
          <w:bCs/>
        </w:rPr>
        <w:t xml:space="preserve"> (Ministerio de Educación Nacional, 2010):</w:t>
      </w:r>
    </w:p>
    <w:p w14:paraId="32907CDC" w14:textId="7F602A53" w:rsidR="00355636" w:rsidRPr="007855F6" w:rsidRDefault="00355636" w:rsidP="007855F6">
      <w:pPr>
        <w:pStyle w:val="Prrafodelista"/>
        <w:numPr>
          <w:ilvl w:val="0"/>
          <w:numId w:val="21"/>
        </w:numPr>
        <w:spacing w:after="0" w:line="480" w:lineRule="auto"/>
        <w:jc w:val="both"/>
        <w:rPr>
          <w:rFonts w:ascii="Arial" w:hAnsi="Arial" w:cs="Arial"/>
          <w:bCs/>
        </w:rPr>
      </w:pPr>
      <w:r w:rsidRPr="007855F6">
        <w:rPr>
          <w:rFonts w:ascii="Arial" w:hAnsi="Arial" w:cs="Arial"/>
          <w:bCs/>
        </w:rPr>
        <w:t>El Saber-Saber que se fundamenta en los contenidos teóricos, epistemológicos y metodológicos que trabajan como validadores en los procesos de investigación y divulgación del semillero.</w:t>
      </w:r>
    </w:p>
    <w:p w14:paraId="2744A7CB" w14:textId="43BFD23F" w:rsidR="00355636" w:rsidRPr="007855F6" w:rsidRDefault="00355636" w:rsidP="007855F6">
      <w:pPr>
        <w:pStyle w:val="Prrafodelista"/>
        <w:numPr>
          <w:ilvl w:val="0"/>
          <w:numId w:val="21"/>
        </w:numPr>
        <w:spacing w:after="0" w:line="480" w:lineRule="auto"/>
        <w:jc w:val="both"/>
        <w:rPr>
          <w:rFonts w:ascii="Arial" w:hAnsi="Arial" w:cs="Arial"/>
          <w:bCs/>
        </w:rPr>
      </w:pPr>
      <w:r w:rsidRPr="007855F6">
        <w:rPr>
          <w:rFonts w:ascii="Arial" w:hAnsi="Arial" w:cs="Arial"/>
          <w:bCs/>
        </w:rPr>
        <w:t>El Saber-Hacer que se delinean por los métodos, herramientas y contenidos procedimentales que conforman los núcleos temáticos de los programas académicos involucrados, que garantice un actuar investigativo con coherencia y proyección hacia la solución de problemáticas actuales y potenciales del sector productivo y la academia.</w:t>
      </w:r>
    </w:p>
    <w:p w14:paraId="30F18D75" w14:textId="29A082D6" w:rsidR="00355636" w:rsidRPr="007855F6" w:rsidRDefault="00355636" w:rsidP="007855F6">
      <w:pPr>
        <w:pStyle w:val="Prrafodelista"/>
        <w:numPr>
          <w:ilvl w:val="0"/>
          <w:numId w:val="21"/>
        </w:numPr>
        <w:spacing w:after="0" w:line="480" w:lineRule="auto"/>
        <w:jc w:val="both"/>
        <w:rPr>
          <w:rFonts w:ascii="Arial" w:hAnsi="Arial" w:cs="Arial"/>
          <w:bCs/>
        </w:rPr>
      </w:pPr>
      <w:r w:rsidRPr="007855F6">
        <w:rPr>
          <w:rFonts w:ascii="Arial" w:hAnsi="Arial" w:cs="Arial"/>
          <w:bCs/>
        </w:rPr>
        <w:t xml:space="preserve">El Saber-Ser que parte de la estructuración actitudinal y ética de los integrantes del semillero, pero enmarcados en los valores institucionales y la proyección </w:t>
      </w:r>
      <w:r w:rsidRPr="007855F6">
        <w:rPr>
          <w:rFonts w:ascii="Arial" w:hAnsi="Arial" w:cs="Arial"/>
          <w:bCs/>
        </w:rPr>
        <w:lastRenderedPageBreak/>
        <w:t>social del quehacer universitario, que genere una conciencia de cambio cultural y transformación social.</w:t>
      </w:r>
    </w:p>
    <w:p w14:paraId="54FAC731" w14:textId="7E7BC914" w:rsidR="00047C4C" w:rsidRPr="007855F6" w:rsidRDefault="00140559" w:rsidP="007855F6">
      <w:pPr>
        <w:pStyle w:val="Ttulo2"/>
        <w:spacing w:before="0" w:line="480" w:lineRule="auto"/>
        <w:rPr>
          <w:rFonts w:ascii="Arial" w:hAnsi="Arial" w:cs="Arial"/>
          <w:sz w:val="24"/>
          <w:szCs w:val="24"/>
        </w:rPr>
      </w:pPr>
      <w:r w:rsidRPr="007855F6">
        <w:rPr>
          <w:rFonts w:ascii="Arial" w:hAnsi="Arial" w:cs="Arial"/>
          <w:sz w:val="24"/>
          <w:szCs w:val="24"/>
        </w:rPr>
        <w:t>Objetivo General</w:t>
      </w:r>
    </w:p>
    <w:p w14:paraId="3417D784" w14:textId="27A96A8D" w:rsidR="00140559" w:rsidRPr="007855F6" w:rsidRDefault="00F826CD" w:rsidP="007855F6">
      <w:pPr>
        <w:spacing w:after="0" w:line="480" w:lineRule="auto"/>
        <w:ind w:firstLine="708"/>
        <w:jc w:val="both"/>
        <w:rPr>
          <w:rFonts w:ascii="Arial" w:hAnsi="Arial" w:cs="Arial"/>
        </w:rPr>
      </w:pPr>
      <w:r w:rsidRPr="007855F6">
        <w:rPr>
          <w:rFonts w:ascii="Arial" w:hAnsi="Arial" w:cs="Arial"/>
        </w:rPr>
        <w:t>Desarrollar un equipo de trabajo interdisciplinario que se enfoque en la búsqueda y análisis de los factores que afectan la gestión, los sistemas contables, el esquema tributario y el desempeño organizacional, con el interés de lograr ofrecer alternativas de solución integrales a las situaciones problemáticas actuales y potenciales del sector productivo</w:t>
      </w:r>
      <w:r w:rsidR="00E0294F" w:rsidRPr="007855F6">
        <w:rPr>
          <w:rFonts w:ascii="Arial" w:hAnsi="Arial" w:cs="Arial"/>
        </w:rPr>
        <w:t>, mediante estrategias de investigación y divulgación de conocimiento.</w:t>
      </w:r>
    </w:p>
    <w:p w14:paraId="46F7383C" w14:textId="7A4716C9" w:rsidR="00047C4C" w:rsidRPr="007855F6" w:rsidRDefault="00E0294F" w:rsidP="007855F6">
      <w:pPr>
        <w:pStyle w:val="Ttulo2"/>
        <w:spacing w:before="0" w:line="480" w:lineRule="auto"/>
        <w:rPr>
          <w:rFonts w:ascii="Arial" w:hAnsi="Arial" w:cs="Arial"/>
          <w:sz w:val="24"/>
          <w:szCs w:val="24"/>
        </w:rPr>
      </w:pPr>
      <w:r w:rsidRPr="007855F6">
        <w:rPr>
          <w:rFonts w:ascii="Arial" w:hAnsi="Arial" w:cs="Arial"/>
          <w:sz w:val="24"/>
          <w:szCs w:val="24"/>
        </w:rPr>
        <w:t>Objetivos Específicos</w:t>
      </w:r>
    </w:p>
    <w:p w14:paraId="4C99FDC2" w14:textId="0FF7B161" w:rsidR="00E0294F" w:rsidRPr="007855F6" w:rsidRDefault="005D04BA" w:rsidP="007855F6">
      <w:pPr>
        <w:spacing w:after="0" w:line="480" w:lineRule="auto"/>
        <w:ind w:firstLine="708"/>
        <w:jc w:val="both"/>
        <w:rPr>
          <w:rFonts w:ascii="Arial" w:hAnsi="Arial" w:cs="Arial"/>
        </w:rPr>
      </w:pPr>
      <w:r w:rsidRPr="007855F6">
        <w:rPr>
          <w:rFonts w:ascii="Arial" w:hAnsi="Arial" w:cs="Arial"/>
        </w:rPr>
        <w:t>El Semillero de Estudios Contables, Financieros y de Gestión (SECOFI+G) tiene como objetivos específicos los siguientes:</w:t>
      </w:r>
    </w:p>
    <w:p w14:paraId="6FFEE000" w14:textId="7DFB00DE" w:rsidR="005D04BA" w:rsidRPr="007855F6" w:rsidRDefault="005D04BA" w:rsidP="007855F6">
      <w:pPr>
        <w:pStyle w:val="Prrafodelista"/>
        <w:numPr>
          <w:ilvl w:val="0"/>
          <w:numId w:val="21"/>
        </w:numPr>
        <w:spacing w:after="0" w:line="480" w:lineRule="auto"/>
        <w:jc w:val="both"/>
        <w:rPr>
          <w:rFonts w:ascii="Arial" w:hAnsi="Arial" w:cs="Arial"/>
        </w:rPr>
      </w:pPr>
      <w:r w:rsidRPr="007855F6">
        <w:rPr>
          <w:rFonts w:ascii="Arial" w:hAnsi="Arial" w:cs="Arial"/>
        </w:rPr>
        <w:t>Promover la integración de las funciones de Docencia, Investigación y Extensión en la Universitaria Virtual Internacional</w:t>
      </w:r>
      <w:r w:rsidR="00895116" w:rsidRPr="007855F6">
        <w:rPr>
          <w:rFonts w:ascii="Arial" w:hAnsi="Arial" w:cs="Arial"/>
        </w:rPr>
        <w:t>, que permita la producción, transferencia e intercambio de conocimientos en la búsqueda de soluciones a las situaciones problemáticas actuales y potenciales del sector productivo.</w:t>
      </w:r>
    </w:p>
    <w:p w14:paraId="1127145B" w14:textId="4EA8A3AF" w:rsidR="005D04BA" w:rsidRPr="007855F6" w:rsidRDefault="005D04BA" w:rsidP="007855F6">
      <w:pPr>
        <w:pStyle w:val="Prrafodelista"/>
        <w:numPr>
          <w:ilvl w:val="0"/>
          <w:numId w:val="21"/>
        </w:numPr>
        <w:spacing w:after="0" w:line="480" w:lineRule="auto"/>
        <w:jc w:val="both"/>
        <w:rPr>
          <w:rFonts w:ascii="Arial" w:hAnsi="Arial" w:cs="Arial"/>
        </w:rPr>
      </w:pPr>
      <w:r w:rsidRPr="007855F6">
        <w:rPr>
          <w:rFonts w:ascii="Arial" w:hAnsi="Arial" w:cs="Arial"/>
        </w:rPr>
        <w:t>Contribuir a la formación integral de los estudiantes de la Universidad, a través de una incorporación activa de los procesos de investigación y acompañamiento empresarial.</w:t>
      </w:r>
    </w:p>
    <w:p w14:paraId="369C5667" w14:textId="370E46FA" w:rsidR="005D04BA" w:rsidRPr="007855F6" w:rsidRDefault="005D04BA" w:rsidP="007855F6">
      <w:pPr>
        <w:pStyle w:val="Prrafodelista"/>
        <w:numPr>
          <w:ilvl w:val="0"/>
          <w:numId w:val="21"/>
        </w:numPr>
        <w:spacing w:after="0" w:line="480" w:lineRule="auto"/>
        <w:jc w:val="both"/>
        <w:rPr>
          <w:rFonts w:ascii="Arial" w:hAnsi="Arial" w:cs="Arial"/>
        </w:rPr>
      </w:pPr>
      <w:r w:rsidRPr="007855F6">
        <w:rPr>
          <w:rFonts w:ascii="Arial" w:hAnsi="Arial" w:cs="Arial"/>
        </w:rPr>
        <w:t xml:space="preserve">Impulsar la investigación académica e institucional de la Universitaria Virtual Internacional y la conformación de redes de conocimiento con comunidades científicas y culturales con una trayectoria reconocida a nivel </w:t>
      </w:r>
      <w:r w:rsidR="00895116" w:rsidRPr="007855F6">
        <w:rPr>
          <w:rFonts w:ascii="Arial" w:hAnsi="Arial" w:cs="Arial"/>
        </w:rPr>
        <w:t>local</w:t>
      </w:r>
      <w:r w:rsidRPr="007855F6">
        <w:rPr>
          <w:rFonts w:ascii="Arial" w:hAnsi="Arial" w:cs="Arial"/>
        </w:rPr>
        <w:t>, nacional e internacional.</w:t>
      </w:r>
    </w:p>
    <w:p w14:paraId="3299D7FB" w14:textId="49115250" w:rsidR="00F94281" w:rsidRPr="007855F6" w:rsidRDefault="00F94281" w:rsidP="007855F6">
      <w:pPr>
        <w:pStyle w:val="Ttulo1"/>
        <w:spacing w:before="0" w:line="480" w:lineRule="auto"/>
        <w:rPr>
          <w:rFonts w:ascii="Arial" w:hAnsi="Arial" w:cs="Arial"/>
          <w:sz w:val="28"/>
          <w:szCs w:val="28"/>
        </w:rPr>
      </w:pPr>
      <w:r w:rsidRPr="007855F6">
        <w:rPr>
          <w:rFonts w:ascii="Arial" w:hAnsi="Arial" w:cs="Arial"/>
          <w:sz w:val="28"/>
          <w:szCs w:val="28"/>
        </w:rPr>
        <w:lastRenderedPageBreak/>
        <w:t>Líneas de Investigación</w:t>
      </w:r>
    </w:p>
    <w:p w14:paraId="52FF7E17" w14:textId="26A0C58B" w:rsidR="00F94281" w:rsidRPr="007855F6" w:rsidRDefault="00F94281" w:rsidP="007855F6">
      <w:pPr>
        <w:spacing w:after="0" w:line="480" w:lineRule="auto"/>
        <w:ind w:firstLine="708"/>
        <w:jc w:val="both"/>
        <w:rPr>
          <w:rFonts w:ascii="Arial" w:hAnsi="Arial" w:cs="Arial"/>
          <w:bCs/>
        </w:rPr>
      </w:pPr>
      <w:r w:rsidRPr="007855F6">
        <w:rPr>
          <w:rFonts w:ascii="Arial" w:hAnsi="Arial" w:cs="Arial"/>
          <w:bCs/>
        </w:rPr>
        <w:t xml:space="preserve">El constructo de "línea de investigación" se puede entender como un elemento de gran volatilidad, dado que su configuración en la práctica investigativa depende del contexto institucional, donde las experiencias particulares de las universidades frente a los retos y problemas teóricos, metodológicos o administrativos en torno a la acción investigativa delimitan el alcance y la forma en que se gestionan sus prioridades y líneas de investigación </w:t>
      </w:r>
      <w:r w:rsidRPr="007855F6">
        <w:rPr>
          <w:rFonts w:ascii="Arial" w:hAnsi="Arial" w:cs="Arial"/>
          <w:bCs/>
        </w:rPr>
        <w:fldChar w:fldCharType="begin" w:fldLock="1"/>
      </w:r>
      <w:r w:rsidR="006B6CBA" w:rsidRPr="007855F6">
        <w:rPr>
          <w:rFonts w:ascii="Arial" w:hAnsi="Arial" w:cs="Arial"/>
          <w:bCs/>
        </w:rPr>
        <w:instrText>ADDIN CSL_CITATION {"citationItems":[{"id":"ITEM-1","itemData":{"DOI":".1037//0033-2909.I26.1.78","ISBN":"0000000000000","abstract":"El “Estado del arte de la investigación del programa de maestría en pedagogía de la Universidad Santo Tomás, seccional Tunja” es una investigación para caracterizar el estado de la investigación de la maestría en pedagogía a partir de los trabajos de grado desarrollados en el periodo 2013-2017, desde las líneas de investigación del programa, además determina las características técnicas y las particularidades metodológicas desde las cuales se han estructurado las propuestas investigativas de los trabajos de grado de la maestría en pedagogía y relaciona dichos hallazgos con las tendencias de la educación actual formulando aportes que permitan fortalecer los procesos de formación para la investigación a nivel post gradual en el campo pedagógico. La ruta metodológica descriptivo - documental, incluye el registro de la información en matriz categorial, un cuadro por cada categoría y luego reducción categorial; la interpretación de datos por medio de ejercicios de hermenéutica descriptiva, que triangulada con las tendencias educativas actuales generan informes de análisis, conclusiones y recomendaciones con la intención de que la Maestría cuente con una sistematización juiciosa por la que se acceda a identificar las potencialidades y las oportunidades de mejoramiento, a saber de los temas presentes en los cimientos, tanto teóricos, como metodológicos que soportan los trabajos; así mismo, se dan las bases para dar cuenta del nivel de dominio de los conocimientos pedagógicos, como campo teórico que problematiza e intenta entender la realidad escolar en todos los niveles, el área de influencia o de desarrollo de proyectos de investigación en las regiones del departamento y/o del país y se vislumbra el nivel inclusivo y las disciplinas que están fundamentando la producción investigativa desde el quehacer de lo educativo, de la práctica docente, de la evaluación tanto formativa como institucional. Para el análisis de la información, se toma como unidad de trabajo cada año, desarrollando cinco aspectos referentes a delimitación por niveles, áreas, ubicación institucional, pedagogos latinoamericanos y análisis de objetivos según Bloom. Logrando finalizar con las respectivas conclusiones y recomendaciones pertinentes para la terminación del trabajo investigativo.","author":[{"dropping-particle":"","family":"Montañez Ochoa","given":"Ligia E.","non-dropping-particle":"","parse-names":false,"suffix":""},{"dropping-particle":"","family":"Sánchez Paipilla","given":"Carolina","non-dropping-particle":"","parse-names":false,"suffix":""}],"container-title":"Centro de Estudios Enrique Lacordaire","id":"ITEM-1","issued":{"date-parts":[["2019"]]},"number-of-pages":"1-206","publisher":"Universidad Santo Tomas","title":"Estado del arte de la investigación del programa de maestría en pedagogía de la Universidad Santo Tomás, seccional Tunja (2013-2017)","type":"thesis"},"uris":["http://www.mendeley.com/documents/?uuid=a541aa15-0430-4d6d-9369-3a053a3cbd15"]}],"mendeley":{"formattedCitation":"(Montañez Ochoa &amp; Sánchez Paipilla, 2019)","plainTextFormattedCitation":"(Montañez Ochoa &amp; Sánchez Paipilla, 2019)","previouslyFormattedCitation":"(Montañez Ochoa &amp; Sánchez Paipilla, 2019)"},"properties":{"noteIndex":0},"schema":"https://github.com/citation-style-language/schema/raw/master/csl-citation.json"}</w:instrText>
      </w:r>
      <w:r w:rsidRPr="007855F6">
        <w:rPr>
          <w:rFonts w:ascii="Arial" w:hAnsi="Arial" w:cs="Arial"/>
          <w:bCs/>
        </w:rPr>
        <w:fldChar w:fldCharType="separate"/>
      </w:r>
      <w:r w:rsidRPr="007855F6">
        <w:rPr>
          <w:rFonts w:ascii="Arial" w:hAnsi="Arial" w:cs="Arial"/>
          <w:bCs/>
          <w:noProof/>
        </w:rPr>
        <w:t>(Montañez Ochoa &amp; Sánchez Paipilla, 2019)</w:t>
      </w:r>
      <w:r w:rsidRPr="007855F6">
        <w:rPr>
          <w:rFonts w:ascii="Arial" w:hAnsi="Arial" w:cs="Arial"/>
          <w:bCs/>
        </w:rPr>
        <w:fldChar w:fldCharType="end"/>
      </w:r>
      <w:r w:rsidRPr="007855F6">
        <w:rPr>
          <w:rFonts w:ascii="Arial" w:hAnsi="Arial" w:cs="Arial"/>
          <w:bCs/>
        </w:rPr>
        <w:t>.</w:t>
      </w:r>
    </w:p>
    <w:p w14:paraId="2A9C9AAC" w14:textId="7113A5FB" w:rsidR="00F94281" w:rsidRPr="007855F6" w:rsidRDefault="00F94281" w:rsidP="007855F6">
      <w:pPr>
        <w:spacing w:after="0" w:line="480" w:lineRule="auto"/>
        <w:ind w:firstLine="708"/>
        <w:jc w:val="both"/>
        <w:rPr>
          <w:rFonts w:ascii="Arial" w:hAnsi="Arial" w:cs="Arial"/>
          <w:bCs/>
        </w:rPr>
      </w:pPr>
      <w:r w:rsidRPr="007855F6">
        <w:rPr>
          <w:rFonts w:ascii="Arial" w:hAnsi="Arial" w:cs="Arial"/>
          <w:bCs/>
        </w:rPr>
        <w:t>Partiendo de la idealización de las líneas de Investigación como ejes temáticos, con la suficiente amplitud y orientación disciplinaria y conceptual, y que se utiliza para organizar, planificar y construir, en forma perspectiva o prospectiva, el conocimiento en un campo específico, e</w:t>
      </w:r>
      <w:r w:rsidR="0048189A" w:rsidRPr="007855F6">
        <w:rPr>
          <w:rFonts w:ascii="Arial" w:hAnsi="Arial" w:cs="Arial"/>
          <w:bCs/>
        </w:rPr>
        <w:t>l Semillero de Estudios Contables, Financieros y de Gestión (SECOFI+G)</w:t>
      </w:r>
      <w:r w:rsidRPr="007855F6">
        <w:rPr>
          <w:rFonts w:ascii="Arial" w:hAnsi="Arial" w:cs="Arial"/>
          <w:bCs/>
        </w:rPr>
        <w:t xml:space="preserve"> </w:t>
      </w:r>
      <w:r w:rsidR="0048189A" w:rsidRPr="007855F6">
        <w:rPr>
          <w:rFonts w:ascii="Arial" w:hAnsi="Arial" w:cs="Arial"/>
          <w:bCs/>
        </w:rPr>
        <w:t xml:space="preserve">se inscribe bajo las dos líneas de investigación de </w:t>
      </w:r>
      <w:r w:rsidRPr="007855F6">
        <w:rPr>
          <w:rFonts w:ascii="Arial" w:hAnsi="Arial" w:cs="Arial"/>
          <w:bCs/>
        </w:rPr>
        <w:t xml:space="preserve">la Universitaria Virtual Internacional </w:t>
      </w:r>
      <w:r w:rsidR="0048189A" w:rsidRPr="007855F6">
        <w:rPr>
          <w:rFonts w:ascii="Arial" w:hAnsi="Arial" w:cs="Arial"/>
          <w:bCs/>
        </w:rPr>
        <w:t xml:space="preserve">adscritas al programa de Contaduría Pública y Administración de Empresas, las cuales </w:t>
      </w:r>
      <w:r w:rsidR="006D3131" w:rsidRPr="007855F6">
        <w:rPr>
          <w:rFonts w:ascii="Arial" w:hAnsi="Arial" w:cs="Arial"/>
          <w:bCs/>
        </w:rPr>
        <w:t xml:space="preserve">fueron estructuradas como brújulas de la actividad de investigación, bajo parámetros de racionalidad e integración de los esfuerzos de la comunidad académica, las cuales se </w:t>
      </w:r>
      <w:r w:rsidR="0048189A" w:rsidRPr="007855F6">
        <w:rPr>
          <w:rFonts w:ascii="Arial" w:hAnsi="Arial" w:cs="Arial"/>
          <w:bCs/>
        </w:rPr>
        <w:t>relacionan a continuación (Universitaria Virtual Internacional, 2019):</w:t>
      </w:r>
    </w:p>
    <w:p w14:paraId="4EE65B32" w14:textId="77777777" w:rsidR="006D3131" w:rsidRPr="007855F6" w:rsidRDefault="0048189A" w:rsidP="007855F6">
      <w:pPr>
        <w:pStyle w:val="Ttulo2"/>
        <w:numPr>
          <w:ilvl w:val="0"/>
          <w:numId w:val="26"/>
        </w:numPr>
        <w:spacing w:before="0" w:line="480" w:lineRule="auto"/>
        <w:rPr>
          <w:rFonts w:ascii="Arial" w:hAnsi="Arial" w:cs="Arial"/>
          <w:bCs/>
          <w:sz w:val="24"/>
          <w:szCs w:val="24"/>
        </w:rPr>
      </w:pPr>
      <w:r w:rsidRPr="007855F6">
        <w:rPr>
          <w:rFonts w:ascii="Arial" w:hAnsi="Arial" w:cs="Arial"/>
          <w:sz w:val="24"/>
          <w:szCs w:val="24"/>
        </w:rPr>
        <w:t>Innovación y Desarrollo Tecnológico:</w:t>
      </w:r>
      <w:r w:rsidRPr="007855F6">
        <w:rPr>
          <w:rFonts w:ascii="Arial" w:hAnsi="Arial" w:cs="Arial"/>
          <w:bCs/>
          <w:sz w:val="24"/>
          <w:szCs w:val="24"/>
        </w:rPr>
        <w:t xml:space="preserve"> </w:t>
      </w:r>
    </w:p>
    <w:p w14:paraId="035615FF" w14:textId="5504DA18" w:rsidR="006D3131" w:rsidRPr="007855F6" w:rsidRDefault="006D3131" w:rsidP="007855F6">
      <w:pPr>
        <w:pStyle w:val="Prrafodelista"/>
        <w:spacing w:after="0" w:line="480" w:lineRule="auto"/>
        <w:ind w:left="0" w:firstLine="708"/>
        <w:jc w:val="both"/>
        <w:rPr>
          <w:rFonts w:ascii="Arial" w:hAnsi="Arial" w:cs="Arial"/>
          <w:bCs/>
        </w:rPr>
      </w:pPr>
      <w:r w:rsidRPr="007855F6">
        <w:rPr>
          <w:rFonts w:ascii="Arial" w:hAnsi="Arial" w:cs="Arial"/>
          <w:bCs/>
        </w:rPr>
        <w:t>L</w:t>
      </w:r>
      <w:r w:rsidR="0048189A" w:rsidRPr="007855F6">
        <w:rPr>
          <w:rFonts w:ascii="Arial" w:hAnsi="Arial" w:cs="Arial"/>
          <w:bCs/>
        </w:rPr>
        <w:t>ínea de Investigación Institucional adscrita al Programa de Administración de Empresas, cuyo énfasis se direcciona al mejoramiento y construcción de procesos de transformación productiva en las organizaciones. Se configura como una respuesta a las necesidades de las MiPymes en Colombia.</w:t>
      </w:r>
      <w:r w:rsidRPr="007855F6">
        <w:rPr>
          <w:rFonts w:ascii="Arial" w:hAnsi="Arial" w:cs="Arial"/>
          <w:bCs/>
        </w:rPr>
        <w:t xml:space="preserve"> </w:t>
      </w:r>
      <w:r w:rsidR="0048189A" w:rsidRPr="007855F6">
        <w:rPr>
          <w:rFonts w:ascii="Arial" w:hAnsi="Arial" w:cs="Arial"/>
          <w:bCs/>
        </w:rPr>
        <w:t>El semillero de Estudios Contables, Financieros y de Gestión (SECOFI+G) comprende que la innovación y el desarrollo Tecnológico se pueden desarrollar como una herramienta de cambio en las organizaciones, garantizando su permanencia, sofisticación y desarrollo económico.</w:t>
      </w:r>
    </w:p>
    <w:p w14:paraId="548CB8DC" w14:textId="77777777" w:rsidR="00C82CD7" w:rsidRPr="007855F6" w:rsidRDefault="0048189A" w:rsidP="007855F6">
      <w:pPr>
        <w:spacing w:after="0" w:line="480" w:lineRule="auto"/>
        <w:ind w:firstLine="708"/>
        <w:jc w:val="both"/>
        <w:rPr>
          <w:rFonts w:ascii="Arial" w:hAnsi="Arial" w:cs="Arial"/>
          <w:bCs/>
        </w:rPr>
      </w:pPr>
      <w:r w:rsidRPr="007855F6">
        <w:rPr>
          <w:rFonts w:ascii="Arial" w:hAnsi="Arial" w:cs="Arial"/>
          <w:bCs/>
        </w:rPr>
        <w:lastRenderedPageBreak/>
        <w:t xml:space="preserve">Dado que el semillero se formula como una propuesta multidisciplinar, </w:t>
      </w:r>
      <w:r w:rsidR="006D3131" w:rsidRPr="007855F6">
        <w:rPr>
          <w:rFonts w:ascii="Arial" w:hAnsi="Arial" w:cs="Arial"/>
          <w:bCs/>
        </w:rPr>
        <w:t>se busca incorporar esos resultados tangibles y reales de la tecnología en los procesos de mejora de la gestión empresarial, partiendo de la idea de que la</w:t>
      </w:r>
      <w:r w:rsidRPr="007855F6">
        <w:rPr>
          <w:rFonts w:ascii="Arial" w:hAnsi="Arial" w:cs="Arial"/>
          <w:bCs/>
        </w:rPr>
        <w:t xml:space="preserve"> innovación tecnológica posibilita combinar las capacidades técnicas, financieras, comerciales, administrativas y permiten el lanzamiento al mercado de nuevos y mejores productos y servicios</w:t>
      </w:r>
      <w:r w:rsidR="006B6CBA" w:rsidRPr="007855F6">
        <w:rPr>
          <w:rFonts w:ascii="Arial" w:hAnsi="Arial" w:cs="Arial"/>
          <w:bCs/>
        </w:rPr>
        <w:t xml:space="preserve">. </w:t>
      </w:r>
    </w:p>
    <w:p w14:paraId="78A5FB9C" w14:textId="359CA365" w:rsidR="0048189A" w:rsidRPr="007855F6" w:rsidRDefault="006B6CBA" w:rsidP="007855F6">
      <w:pPr>
        <w:spacing w:after="0" w:line="480" w:lineRule="auto"/>
        <w:ind w:firstLine="708"/>
        <w:jc w:val="both"/>
        <w:rPr>
          <w:rFonts w:ascii="Arial" w:hAnsi="Arial" w:cs="Arial"/>
          <w:bCs/>
        </w:rPr>
      </w:pPr>
      <w:r w:rsidRPr="007855F6">
        <w:rPr>
          <w:rFonts w:ascii="Arial" w:hAnsi="Arial" w:cs="Arial"/>
          <w:bCs/>
        </w:rPr>
        <w:t xml:space="preserve">Así mismo, las tendencias y retos que acompañan la Industria 4.0 frente a los procesos de gestión, exigen que las compañías sin importar sus dimensiones o nivel de sofisticación, desarrollen estrategias y procesos alineados a la amplia disponibilidad de tecnologías digitales y de la integración e interconectividad digital, teniendo que desarrollar las capacidades necesarias para incorporarlas, adaptarlas a su actividad diaria y sacarles el máximo provecho </w:t>
      </w:r>
      <w:r w:rsidRPr="007855F6">
        <w:rPr>
          <w:rFonts w:ascii="Arial" w:hAnsi="Arial" w:cs="Arial"/>
          <w:bCs/>
        </w:rPr>
        <w:fldChar w:fldCharType="begin" w:fldLock="1"/>
      </w:r>
      <w:r w:rsidR="00F644F3" w:rsidRPr="007855F6">
        <w:rPr>
          <w:rFonts w:ascii="Arial" w:hAnsi="Arial" w:cs="Arial"/>
          <w:bCs/>
        </w:rPr>
        <w:instrText>ADDIN CSL_CITATION {"citationItems":[{"id":"ITEM-1","itemData":{"author":[{"dropping-particle":"","family":"Blázquez","given":"María Luisa","non-dropping-particle":"","parse-names":false,"suffix":""},{"dropping-particle":"","family":"Masclans","given":"Rogers","non-dropping-particle":"","parse-names":false,"suffix":""},{"dropping-particle":"","family":"Canals","given":"Jordi","non-dropping-particle":"","parse-names":false,"suffix":""}],"container-title":"IESE Business School","id":"ITEM-1","issued":{"date-parts":[["2019"]]},"page":"98","title":"El futuro del empleo y las competencias profesionales del futuro: la perspectiva de las empresas","type":"article-journal"},"uris":["http://www.mendeley.com/documents/?uuid=f3e38ed1-1974-49ab-b76c-4fdd2a04c54e"]}],"mendeley":{"formattedCitation":"(Blázquez et al., 2019)","plainTextFormattedCitation":"(Blázquez et al., 2019)","previouslyFormattedCitation":"(Blázquez et al., 2019)"},"properties":{"noteIndex":0},"schema":"https://github.com/citation-style-language/schema/raw/master/csl-citation.json"}</w:instrText>
      </w:r>
      <w:r w:rsidRPr="007855F6">
        <w:rPr>
          <w:rFonts w:ascii="Arial" w:hAnsi="Arial" w:cs="Arial"/>
          <w:bCs/>
        </w:rPr>
        <w:fldChar w:fldCharType="separate"/>
      </w:r>
      <w:r w:rsidRPr="007855F6">
        <w:rPr>
          <w:rFonts w:ascii="Arial" w:hAnsi="Arial" w:cs="Arial"/>
          <w:bCs/>
          <w:noProof/>
        </w:rPr>
        <w:t>(Blázquez et al., 2019)</w:t>
      </w:r>
      <w:r w:rsidRPr="007855F6">
        <w:rPr>
          <w:rFonts w:ascii="Arial" w:hAnsi="Arial" w:cs="Arial"/>
          <w:bCs/>
        </w:rPr>
        <w:fldChar w:fldCharType="end"/>
      </w:r>
      <w:r w:rsidRPr="007855F6">
        <w:rPr>
          <w:rFonts w:ascii="Arial" w:hAnsi="Arial" w:cs="Arial"/>
          <w:bCs/>
        </w:rPr>
        <w:t>.</w:t>
      </w:r>
    </w:p>
    <w:p w14:paraId="3893A3E0" w14:textId="3EF1CBE6" w:rsidR="006D3131" w:rsidRPr="007855F6" w:rsidRDefault="006D3131" w:rsidP="007855F6">
      <w:pPr>
        <w:pStyle w:val="Ttulo2"/>
        <w:numPr>
          <w:ilvl w:val="0"/>
          <w:numId w:val="26"/>
        </w:numPr>
        <w:spacing w:before="0" w:line="480" w:lineRule="auto"/>
        <w:rPr>
          <w:rFonts w:ascii="Arial" w:hAnsi="Arial" w:cs="Arial"/>
          <w:sz w:val="24"/>
          <w:szCs w:val="24"/>
        </w:rPr>
      </w:pPr>
      <w:r w:rsidRPr="007855F6">
        <w:rPr>
          <w:rFonts w:ascii="Arial" w:hAnsi="Arial" w:cs="Arial"/>
          <w:sz w:val="24"/>
          <w:szCs w:val="24"/>
        </w:rPr>
        <w:t>Control organizacional y responsabilidad social</w:t>
      </w:r>
    </w:p>
    <w:p w14:paraId="511C1999" w14:textId="77777777" w:rsidR="00D254FF" w:rsidRPr="007855F6" w:rsidRDefault="006D3131" w:rsidP="007855F6">
      <w:pPr>
        <w:spacing w:after="0" w:line="480" w:lineRule="auto"/>
        <w:ind w:firstLine="708"/>
        <w:jc w:val="both"/>
        <w:rPr>
          <w:rFonts w:ascii="Arial" w:hAnsi="Arial" w:cs="Arial"/>
          <w:bCs/>
        </w:rPr>
      </w:pPr>
      <w:r w:rsidRPr="007855F6">
        <w:rPr>
          <w:rFonts w:ascii="Arial" w:hAnsi="Arial" w:cs="Arial"/>
          <w:bCs/>
        </w:rPr>
        <w:t xml:space="preserve">línea de Investigación Institucional adscrita al Programa de </w:t>
      </w:r>
      <w:r w:rsidR="00AB7317" w:rsidRPr="007855F6">
        <w:rPr>
          <w:rFonts w:ascii="Arial" w:hAnsi="Arial" w:cs="Arial"/>
          <w:bCs/>
        </w:rPr>
        <w:t xml:space="preserve">Contaduría Pública, donde se focaliza en estructurar procesos de gestión y desarrollo empresarial a partir de los parámetros de la Responsabilidad Social Empresarial. Lo anterior va alineado a las nuevas exigencias en cuanto a habilidades y capacidades </w:t>
      </w:r>
      <w:r w:rsidR="00F644F3" w:rsidRPr="007855F6">
        <w:rPr>
          <w:rFonts w:ascii="Arial" w:hAnsi="Arial" w:cs="Arial"/>
          <w:bCs/>
        </w:rPr>
        <w:t xml:space="preserve">de los roles de una organización, de los cuales el Contador Público no es ajeno a los cambios y tendencias. </w:t>
      </w:r>
    </w:p>
    <w:p w14:paraId="3E3F432D" w14:textId="64FD2D8B" w:rsidR="00C82CD7" w:rsidRPr="007855F6" w:rsidRDefault="00F644F3" w:rsidP="007855F6">
      <w:pPr>
        <w:spacing w:after="0" w:line="480" w:lineRule="auto"/>
        <w:ind w:firstLine="708"/>
        <w:jc w:val="both"/>
        <w:rPr>
          <w:rFonts w:ascii="Arial" w:hAnsi="Arial" w:cs="Arial"/>
          <w:bCs/>
        </w:rPr>
      </w:pPr>
      <w:r w:rsidRPr="007855F6">
        <w:rPr>
          <w:rFonts w:ascii="Arial" w:hAnsi="Arial" w:cs="Arial"/>
          <w:bCs/>
        </w:rPr>
        <w:t>Por un lado, la perdida de vigencia de los empleos de rutina en el futuro, por ser fácilmente reemplazables por la tecnología disponible o simplemente deslocalizarse (</w:t>
      </w:r>
      <w:r w:rsidR="00952BFF" w:rsidRPr="007855F6">
        <w:rPr>
          <w:rFonts w:ascii="Arial" w:hAnsi="Arial" w:cs="Arial"/>
          <w:bCs/>
        </w:rPr>
        <w:t xml:space="preserve">Arntz, Gregory y Zierahn, 2016; Bensusán et al., 2017; </w:t>
      </w:r>
      <w:r w:rsidRPr="007855F6">
        <w:rPr>
          <w:rFonts w:ascii="Arial" w:hAnsi="Arial" w:cs="Arial"/>
          <w:bCs/>
        </w:rPr>
        <w:t>Frey y Osbome, 2013;)</w:t>
      </w:r>
      <w:r w:rsidR="00D254FF" w:rsidRPr="007855F6">
        <w:rPr>
          <w:rFonts w:ascii="Arial" w:hAnsi="Arial" w:cs="Arial"/>
          <w:bCs/>
        </w:rPr>
        <w:t xml:space="preserve"> genera exigencias en cuanto a capacidades y habilidades como el pensamiento crítico y analítico, liderazgo e inteligencia emocional, razonamiento y resolución de problemas complejos, entre otros </w:t>
      </w:r>
      <w:r w:rsidR="00D254FF" w:rsidRPr="007855F6">
        <w:rPr>
          <w:rFonts w:ascii="Arial" w:hAnsi="Arial" w:cs="Arial"/>
          <w:bCs/>
        </w:rPr>
        <w:fldChar w:fldCharType="begin" w:fldLock="1"/>
      </w:r>
      <w:r w:rsidR="001869FA" w:rsidRPr="007855F6">
        <w:rPr>
          <w:rFonts w:ascii="Arial" w:hAnsi="Arial" w:cs="Arial"/>
          <w:bCs/>
        </w:rPr>
        <w:instrText>ADDIN CSL_CITATION {"citationItems":[{"id":"ITEM-1","itemData":{"DOI":"10.1017/CBO9781107415324.004","ISBN":"9788578110796","ISSN":"1098-6596","PMID":"25246403","author":[{"dropping-particle":"","family":"Carpio de Cruz","given":"Erika Liseth","non-dropping-particle":"","parse-names":false,"suffix":""},{"dropping-particle":"","family":"Cruz Escalante","given":"Victor Alfonso","non-dropping-particle":"","parse-names":false,"suffix":""},{"dropping-particle":"","family":"Martínez García","given":"Carlos Rolando","non-dropping-particle":"","parse-names":false,"suffix":""}],"id":"ITEM-1","issued":{"date-parts":[["2019"]]},"number-of-pages":"1-165","publisher":"UNIVERSIDAD DE EL SALVADOR","title":"Fortalecimiento de las competencias del profesional en Contaduría para ejercer como Auditor Interno con base en los nuevos requerimientos de la cuarta Revolución Industrial 4.0","type":"thesis"},"uris":["http://www.mendeley.com/documents/?uuid=345f112e-910d-44a3-8f8a-09d5d66445fd"]},{"id":"ITEM-2","itemData":{"author":[{"dropping-particle":"","family":"Blázquez","given":"María Luisa","non-dropping-particle":"","parse-names":false,"suffix":""},{"dropping-particle":"","family":"Masclans","given":"Rogers","non-dropping-particle":"","parse-names":false,"suffix":""},{"dropping-particle":"","family":"Canals","given":"Jordi","non-dropping-particle":"","parse-names":false,"suffix":""}],"container-title":"IESE Business School","id":"ITEM-2","issued":{"date-parts":[["2019"]]},"page":"98","title":"El futuro del empleo y las competencias profesionales del futuro: la perspectiva de las empresas","type":"article-journal"},"uris":["http://www.mendeley.com/documents/?uuid=f3e38ed1-1974-49ab-b76c-4fdd2a04c54e"]}],"mendeley":{"formattedCitation":"(Blázquez et al., 2019; Carpio de Cruz et al., 2019)","plainTextFormattedCitation":"(Blázquez et al., 2019; Carpio de Cruz et al., 2019)","previouslyFormattedCitation":"(Blázquez et al., 2019; Carpio de Cruz et al., 2019)"},"properties":{"noteIndex":0},"schema":"https://github.com/citation-style-language/schema/raw/master/csl-citation.json"}</w:instrText>
      </w:r>
      <w:r w:rsidR="00D254FF" w:rsidRPr="007855F6">
        <w:rPr>
          <w:rFonts w:ascii="Arial" w:hAnsi="Arial" w:cs="Arial"/>
          <w:bCs/>
        </w:rPr>
        <w:fldChar w:fldCharType="separate"/>
      </w:r>
      <w:r w:rsidR="00D254FF" w:rsidRPr="007855F6">
        <w:rPr>
          <w:rFonts w:ascii="Arial" w:hAnsi="Arial" w:cs="Arial"/>
          <w:bCs/>
          <w:noProof/>
        </w:rPr>
        <w:t>(Blázquez et al., 2019; Carpio de Cruz et al., 2019)</w:t>
      </w:r>
      <w:r w:rsidR="00D254FF" w:rsidRPr="007855F6">
        <w:rPr>
          <w:rFonts w:ascii="Arial" w:hAnsi="Arial" w:cs="Arial"/>
          <w:bCs/>
        </w:rPr>
        <w:fldChar w:fldCharType="end"/>
      </w:r>
      <w:r w:rsidR="00D254FF" w:rsidRPr="007855F6">
        <w:rPr>
          <w:rFonts w:ascii="Arial" w:hAnsi="Arial" w:cs="Arial"/>
          <w:bCs/>
        </w:rPr>
        <w:t xml:space="preserve">. </w:t>
      </w:r>
    </w:p>
    <w:p w14:paraId="42A05EDD" w14:textId="1C00D99C" w:rsidR="006D3131" w:rsidRPr="007855F6" w:rsidRDefault="00D254FF" w:rsidP="007855F6">
      <w:pPr>
        <w:spacing w:after="0" w:line="480" w:lineRule="auto"/>
        <w:ind w:firstLine="708"/>
        <w:jc w:val="both"/>
        <w:rPr>
          <w:rFonts w:ascii="Arial" w:hAnsi="Arial" w:cs="Arial"/>
          <w:bCs/>
        </w:rPr>
      </w:pPr>
      <w:r w:rsidRPr="007855F6">
        <w:rPr>
          <w:rFonts w:ascii="Arial" w:hAnsi="Arial" w:cs="Arial"/>
          <w:bCs/>
        </w:rPr>
        <w:lastRenderedPageBreak/>
        <w:t>Por el otro lado, las reclamaciones en materia de</w:t>
      </w:r>
      <w:r w:rsidR="00F644F3" w:rsidRPr="007855F6">
        <w:rPr>
          <w:rFonts w:ascii="Arial" w:hAnsi="Arial" w:cs="Arial"/>
          <w:bCs/>
        </w:rPr>
        <w:t xml:space="preserve"> transpare</w:t>
      </w:r>
      <w:r w:rsidRPr="007855F6">
        <w:rPr>
          <w:rFonts w:ascii="Arial" w:hAnsi="Arial" w:cs="Arial"/>
          <w:bCs/>
        </w:rPr>
        <w:t xml:space="preserve">ncia y Accountability </w:t>
      </w:r>
      <w:r w:rsidRPr="007855F6">
        <w:rPr>
          <w:rFonts w:ascii="Arial" w:hAnsi="Arial" w:cs="Arial"/>
          <w:bCs/>
        </w:rPr>
        <w:fldChar w:fldCharType="begin" w:fldLock="1"/>
      </w:r>
      <w:r w:rsidR="00FA111A" w:rsidRPr="007855F6">
        <w:rPr>
          <w:rFonts w:ascii="Arial" w:hAnsi="Arial" w:cs="Arial"/>
          <w:bCs/>
        </w:rPr>
        <w:instrText>ADDIN CSL_CITATION {"citationItems":[{"id":"ITEM-1","itemData":{"DOI":"10.1177/2041386619878876","ISSN":"20413866","abstract":"Previous literature has focused on how external forces impose accountability on individuals (i.e., holding individuals to account), but has not considered the possibility of internal, personal accountability. We explain how an internalized sense of accountability, which we term internally assumed accountability, can enrich our understanding of why some organizational members might assume ownership for organizational problems, even ones that they did not actually cause. We offer a typology of accountability in organizations based on contrasting relationship norms and personal orientations. Our article concludes with a discussion on connections between different kinds of accountability and stakeholder relationships, suggesting a number of avenues for further investigation and practice.","author":[{"dropping-particle":"","family":"Wang","given":"Danni","non-dropping-particle":"","parse-names":false,"suffix":""},{"dropping-particle":"","family":"Waldman","given":"David A.","non-dropping-particle":"","parse-names":false,"suffix":""},{"dropping-particle":"","family":"Ashforth","given":"Blake E.","non-dropping-particle":"","parse-names":false,"suffix":""}],"container-title":"Organizational Psychology Review","id":"ITEM-1","issue":"2-3","issued":{"date-parts":[["2019"]]},"page":"184-206","title":"Building relationships through accountability: An expanded idea of accountability","type":"article-journal","volume":"9"},"uris":["http://www.mendeley.com/documents/?uuid=97d1d464-9b8e-4aaf-b818-19e2a356276a"]},{"id":"ITEM-2","itemData":{"author":[{"dropping-particle":"","family":"Yusoff, H., Ahman, Z., &amp; Darus","given":"F","non-dropping-particle":"","parse-names":false,"suffix":""}],"container-title":"Academy of Accounting and Financial Studies Journal","id":"ITEM-2","issued":{"date-parts":[["2019"]]},"title":"The Influence of Corporate Governance on Corporate Social Responsibility Disclosure: A Focus on Accountability","type":"article-journal"},"uris":["http://www.mendeley.com/documents/?uuid=caa48aa9-5be8-47f8-9c42-fc045bba2f87"]}],"mendeley":{"formattedCitation":"(Wang et al., 2019; Yusoff, H., Ahman, Z., &amp; Darus, 2019)","plainTextFormattedCitation":"(Wang et al., 2019; Yusoff, H., Ahman, Z., &amp; Darus, 2019)","previouslyFormattedCitation":"(Wang et al., 2019; Yusoff, H., Ahman, Z., &amp; Darus, 2019)"},"properties":{"noteIndex":0},"schema":"https://github.com/citation-style-language/schema/raw/master/csl-citation.json"}</w:instrText>
      </w:r>
      <w:r w:rsidRPr="007855F6">
        <w:rPr>
          <w:rFonts w:ascii="Arial" w:hAnsi="Arial" w:cs="Arial"/>
          <w:bCs/>
        </w:rPr>
        <w:fldChar w:fldCharType="separate"/>
      </w:r>
      <w:r w:rsidR="00BC02AB" w:rsidRPr="007855F6">
        <w:rPr>
          <w:rFonts w:ascii="Arial" w:hAnsi="Arial" w:cs="Arial"/>
          <w:bCs/>
          <w:noProof/>
        </w:rPr>
        <w:t>(Wang et al., 2019; Yusoff, H., Ahman, Z., &amp; Darus, 2019)</w:t>
      </w:r>
      <w:r w:rsidRPr="007855F6">
        <w:rPr>
          <w:rFonts w:ascii="Arial" w:hAnsi="Arial" w:cs="Arial"/>
          <w:bCs/>
        </w:rPr>
        <w:fldChar w:fldCharType="end"/>
      </w:r>
      <w:r w:rsidR="00BC02AB" w:rsidRPr="007855F6">
        <w:rPr>
          <w:rFonts w:ascii="Arial" w:hAnsi="Arial" w:cs="Arial"/>
          <w:bCs/>
        </w:rPr>
        <w:t xml:space="preserve">, han dimensionado un nuevo eje de operación de las organizaciones </w:t>
      </w:r>
      <w:r w:rsidR="00B23DE4" w:rsidRPr="007855F6">
        <w:rPr>
          <w:rFonts w:ascii="Arial" w:hAnsi="Arial" w:cs="Arial"/>
          <w:bCs/>
        </w:rPr>
        <w:t>basados en principios éticos y de responsabilidad social y ambiental.</w:t>
      </w:r>
      <w:r w:rsidR="00BC02AB" w:rsidRPr="007855F6">
        <w:rPr>
          <w:rFonts w:ascii="Arial" w:hAnsi="Arial" w:cs="Arial"/>
          <w:bCs/>
        </w:rPr>
        <w:t xml:space="preserve"> </w:t>
      </w:r>
    </w:p>
    <w:p w14:paraId="23AC2AE3" w14:textId="124E138E" w:rsidR="00651DF2" w:rsidRPr="007855F6" w:rsidRDefault="00B23DE4" w:rsidP="007855F6">
      <w:pPr>
        <w:pStyle w:val="Ttulo1"/>
        <w:spacing w:before="0" w:line="480" w:lineRule="auto"/>
        <w:rPr>
          <w:rFonts w:ascii="Arial" w:hAnsi="Arial" w:cs="Arial"/>
          <w:sz w:val="28"/>
          <w:szCs w:val="28"/>
        </w:rPr>
      </w:pPr>
      <w:r w:rsidRPr="007855F6">
        <w:rPr>
          <w:rFonts w:ascii="Arial" w:hAnsi="Arial" w:cs="Arial"/>
          <w:sz w:val="28"/>
          <w:szCs w:val="28"/>
        </w:rPr>
        <w:t>Líneas de Trabajo</w:t>
      </w:r>
      <w:r w:rsidR="00651DF2" w:rsidRPr="007855F6">
        <w:rPr>
          <w:rFonts w:ascii="Arial" w:hAnsi="Arial" w:cs="Arial"/>
          <w:sz w:val="28"/>
          <w:szCs w:val="28"/>
        </w:rPr>
        <w:t xml:space="preserve"> y Prioridades de Investigación</w:t>
      </w:r>
    </w:p>
    <w:p w14:paraId="26962A7E" w14:textId="4A45CA3A" w:rsidR="003F60DE" w:rsidRPr="007855F6" w:rsidRDefault="00894256" w:rsidP="007855F6">
      <w:pPr>
        <w:spacing w:after="0" w:line="480" w:lineRule="auto"/>
        <w:ind w:firstLine="708"/>
        <w:jc w:val="both"/>
        <w:rPr>
          <w:rFonts w:ascii="Arial" w:hAnsi="Arial" w:cs="Arial"/>
        </w:rPr>
      </w:pPr>
      <w:r w:rsidRPr="007855F6">
        <w:rPr>
          <w:rFonts w:ascii="Arial" w:hAnsi="Arial" w:cs="Arial"/>
        </w:rPr>
        <w:t xml:space="preserve">Las prioridades de investigación sobre las cuales se desarrolla la operación del Semillero de Estudios Contables, Financieros y de Gestión (SECOFI+G) </w:t>
      </w:r>
      <w:r w:rsidR="00FA111A" w:rsidRPr="007855F6">
        <w:rPr>
          <w:rFonts w:ascii="Arial" w:hAnsi="Arial" w:cs="Arial"/>
        </w:rPr>
        <w:t xml:space="preserve">se esquematizan </w:t>
      </w:r>
      <w:r w:rsidR="003F60DE" w:rsidRPr="007855F6">
        <w:rPr>
          <w:rFonts w:ascii="Arial" w:hAnsi="Arial" w:cs="Arial"/>
        </w:rPr>
        <w:t xml:space="preserve">teniendo en cuenta el área de conocimiento al que pertenecen los programas académicos de Contaduría Pública y de Administración de empresas, </w:t>
      </w:r>
      <w:r w:rsidR="000066BB" w:rsidRPr="007855F6">
        <w:rPr>
          <w:rFonts w:ascii="Arial" w:hAnsi="Arial" w:cs="Arial"/>
        </w:rPr>
        <w:t xml:space="preserve">así como </w:t>
      </w:r>
      <w:r w:rsidR="003F60DE" w:rsidRPr="007855F6">
        <w:rPr>
          <w:rFonts w:ascii="Arial" w:hAnsi="Arial" w:cs="Arial"/>
        </w:rPr>
        <w:t xml:space="preserve">su afinidad en los contenidos, en los campos específicos del conocimiento y en los </w:t>
      </w:r>
      <w:r w:rsidR="000066BB" w:rsidRPr="007855F6">
        <w:rPr>
          <w:rFonts w:ascii="Arial" w:hAnsi="Arial" w:cs="Arial"/>
        </w:rPr>
        <w:t>ejes</w:t>
      </w:r>
      <w:r w:rsidR="003F60DE" w:rsidRPr="007855F6">
        <w:rPr>
          <w:rFonts w:ascii="Arial" w:hAnsi="Arial" w:cs="Arial"/>
        </w:rPr>
        <w:t xml:space="preserve"> de acción de la educación superior, </w:t>
      </w:r>
      <w:r w:rsidR="000066BB" w:rsidRPr="007855F6">
        <w:rPr>
          <w:rFonts w:ascii="Arial" w:hAnsi="Arial" w:cs="Arial"/>
        </w:rPr>
        <w:t xml:space="preserve">a través de </w:t>
      </w:r>
      <w:r w:rsidR="003F60DE" w:rsidRPr="007855F6">
        <w:rPr>
          <w:rFonts w:ascii="Arial" w:hAnsi="Arial" w:cs="Arial"/>
        </w:rPr>
        <w:t xml:space="preserve">los cuales se pueden vincular propósitos de formación y de investigación </w:t>
      </w:r>
      <w:r w:rsidR="003F60DE" w:rsidRPr="007855F6">
        <w:rPr>
          <w:rFonts w:ascii="Arial" w:hAnsi="Arial" w:cs="Arial"/>
        </w:rPr>
        <w:fldChar w:fldCharType="begin" w:fldLock="1"/>
      </w:r>
      <w:r w:rsidR="003C12BF" w:rsidRPr="007855F6">
        <w:rPr>
          <w:rFonts w:ascii="Arial" w:hAnsi="Arial" w:cs="Arial"/>
        </w:rPr>
        <w:instrText>ADDIN CSL_CITATION {"citationItems":[{"id":"ITEM-1","itemData":{"author":[{"dropping-particle":"","family":"Ministerio de Educación Nacional","given":"","non-dropping-particle":"","parse-names":false,"suffix":""}],"id":"ITEM-1","issue":"57","issued":{"date-parts":[["2019"]]},"title":"Sistema Nacional de Información de la Educación Superior - SNIES","type":"article-journal","volume":"57"},"uris":["http://www.mendeley.com/documents/?uuid=dbd6f878-e5bb-4f4c-b722-4922b04db9b9"]}],"mendeley":{"formattedCitation":"(Ministerio de Educación Nacional, 2019)","plainTextFormattedCitation":"(Ministerio de Educación Nacional, 2019)","previouslyFormattedCitation":"(Ministerio de Educación Nacional, 2019)"},"properties":{"noteIndex":0},"schema":"https://github.com/citation-style-language/schema/raw/master/csl-citation.json"}</w:instrText>
      </w:r>
      <w:r w:rsidR="003F60DE" w:rsidRPr="007855F6">
        <w:rPr>
          <w:rFonts w:ascii="Arial" w:hAnsi="Arial" w:cs="Arial"/>
        </w:rPr>
        <w:fldChar w:fldCharType="separate"/>
      </w:r>
      <w:r w:rsidR="003F60DE" w:rsidRPr="007855F6">
        <w:rPr>
          <w:rFonts w:ascii="Arial" w:hAnsi="Arial" w:cs="Arial"/>
          <w:noProof/>
        </w:rPr>
        <w:t>(Ministerio de Educación Nacional, 2019)</w:t>
      </w:r>
      <w:r w:rsidR="003F60DE" w:rsidRPr="007855F6">
        <w:rPr>
          <w:rFonts w:ascii="Arial" w:hAnsi="Arial" w:cs="Arial"/>
        </w:rPr>
        <w:fldChar w:fldCharType="end"/>
      </w:r>
      <w:r w:rsidR="003F60DE" w:rsidRPr="007855F6">
        <w:rPr>
          <w:rFonts w:ascii="Arial" w:hAnsi="Arial" w:cs="Arial"/>
        </w:rPr>
        <w:t>.</w:t>
      </w:r>
    </w:p>
    <w:p w14:paraId="137F91FD" w14:textId="266D44CA" w:rsidR="003F60DE" w:rsidRPr="007855F6" w:rsidRDefault="003F60DE" w:rsidP="007855F6">
      <w:pPr>
        <w:spacing w:after="0" w:line="480" w:lineRule="auto"/>
        <w:ind w:firstLine="708"/>
        <w:jc w:val="both"/>
        <w:rPr>
          <w:rFonts w:ascii="Arial" w:hAnsi="Arial" w:cs="Arial"/>
        </w:rPr>
      </w:pPr>
      <w:r w:rsidRPr="007855F6">
        <w:rPr>
          <w:rFonts w:ascii="Arial" w:hAnsi="Arial" w:cs="Arial"/>
        </w:rPr>
        <w:t xml:space="preserve">Con lo anterior se formulan </w:t>
      </w:r>
      <w:r w:rsidR="009D3456" w:rsidRPr="007855F6">
        <w:rPr>
          <w:rFonts w:ascii="Arial" w:hAnsi="Arial" w:cs="Arial"/>
        </w:rPr>
        <w:t>cuatro</w:t>
      </w:r>
      <w:r w:rsidRPr="007855F6">
        <w:rPr>
          <w:rFonts w:ascii="Arial" w:hAnsi="Arial" w:cs="Arial"/>
        </w:rPr>
        <w:t xml:space="preserve"> áreas específicas de trabajo investigativo y dos transversales</w:t>
      </w:r>
      <w:r w:rsidR="003C12BF" w:rsidRPr="007855F6">
        <w:rPr>
          <w:rFonts w:ascii="Arial" w:hAnsi="Arial" w:cs="Arial"/>
        </w:rPr>
        <w:t xml:space="preserve">, desde las cuales se formula el plan de trabajo del semillero y se proponen las actividades de socialización y divulgación del conocimiento </w:t>
      </w:r>
      <w:r w:rsidR="003C12BF" w:rsidRPr="007855F6">
        <w:rPr>
          <w:rFonts w:ascii="Arial" w:hAnsi="Arial" w:cs="Arial"/>
        </w:rPr>
        <w:fldChar w:fldCharType="begin" w:fldLock="1"/>
      </w:r>
      <w:r w:rsidR="00C82CD7" w:rsidRPr="007855F6">
        <w:rPr>
          <w:rFonts w:ascii="Arial" w:hAnsi="Arial" w:cs="Arial"/>
        </w:rPr>
        <w:instrText>ADDIN CSL_CITATION {"citationItems":[{"id":"ITEM-1","itemData":{"abstract":"The IAESB develops education standards, guidance, and information papers on pre-qualification education, training of professional accountants, and continuing professional education and development. The objective of the IAESB is to serve the public interest by setting high-quality education standards for professional accountants and by facilitating the convergence of international and national education standards. The structures and processes that support the operations of the IAESB are facilitated by the International Federation of Accountants (IFAC).","author":[{"dropping-particle":"","family":"International Accounting Education Standards Board","given":"","non-dropping-particle":"","parse-names":false,"suffix":""}],"id":"ITEM-1","issue":"October 2011","issued":{"date-parts":[["2014"]]},"page":"15","title":"International Education Standard (IES) 2: Initial Professional Development – Technical Competence (Revised)","type":"article-journal"},"uris":["http://www.mendeley.com/documents/?uuid=2390556b-91a7-4e9c-878a-42eafa6b6b81"]},{"id":"ITEM-2","itemData":{"abstract":"The IAESB develops education standards, guidance, and information papers on pre-qualification education, training of professional accountants, and continuing professional education and development. The objective of the IAESB is to serve the public interest by setting high-quality education standards for professional accountants and by facilitating the convergence of international and national education standards. The structures and processes that support the operations of the IAESB are facilitated by the International Federation of Accountants (IFAC).","author":[{"dropping-particle":"","family":"International Accounting Education Standards Board","given":"","non-dropping-particle":"","parse-names":false,"suffix":""}],"id":"ITEM-2","issue":"October 2011","issued":{"date-parts":[["2014"]]},"page":"13","title":"International Education Standards (IES) 3: Initial Professional Development – Professional Skills (Revised)","type":"article-journal"},"uris":["http://www.mendeley.com/documents/?uuid=82498076-a1fa-46f6-90a3-e06b0af4d648"]},{"id":"ITEM-3","itemData":{"author":[{"dropping-particle":"","family":"International Accounting Education Standards Board","given":"","non-dropping-particle":"","parse-names":false,"suffix":""}],"id":"ITEM-3","issue":"January","issued":{"date-parts":[["2014"]]},"title":"International Education Standards (IES) 4: Initial Professional Development – Professional Values , Ethics , and Attitudes ( Revised )","type":"article-journal"},"uris":["http://www.mendeley.com/documents/?uuid=3cd17703-5b5a-470e-9a0b-6029d7af45b9"]}],"mendeley":{"formattedCitation":"(International Accounting Education Standards Board, 2014a, 2014b, 2014c)","plainTextFormattedCitation":"(International Accounting Education Standards Board, 2014a, 2014b, 2014c)","previouslyFormattedCitation":"(International Accounting Education Standards Board, 2014a, 2014b, 2014c)"},"properties":{"noteIndex":0},"schema":"https://github.com/citation-style-language/schema/raw/master/csl-citation.json"}</w:instrText>
      </w:r>
      <w:r w:rsidR="003C12BF" w:rsidRPr="007855F6">
        <w:rPr>
          <w:rFonts w:ascii="Arial" w:hAnsi="Arial" w:cs="Arial"/>
        </w:rPr>
        <w:fldChar w:fldCharType="separate"/>
      </w:r>
      <w:r w:rsidR="003C12BF" w:rsidRPr="007855F6">
        <w:rPr>
          <w:rFonts w:ascii="Arial" w:hAnsi="Arial" w:cs="Arial"/>
          <w:noProof/>
        </w:rPr>
        <w:t>(International Accounting Education Standards Board, 2014a, 2014b, 2014c)</w:t>
      </w:r>
      <w:r w:rsidR="003C12BF" w:rsidRPr="007855F6">
        <w:rPr>
          <w:rFonts w:ascii="Arial" w:hAnsi="Arial" w:cs="Arial"/>
        </w:rPr>
        <w:fldChar w:fldCharType="end"/>
      </w:r>
      <w:r w:rsidR="00146786" w:rsidRPr="007855F6">
        <w:rPr>
          <w:rFonts w:ascii="Arial" w:hAnsi="Arial" w:cs="Arial"/>
        </w:rPr>
        <w:t>:</w:t>
      </w:r>
    </w:p>
    <w:p w14:paraId="5D84BAB7" w14:textId="27204C5A" w:rsidR="00146786" w:rsidRPr="007855F6" w:rsidRDefault="00146786" w:rsidP="007855F6">
      <w:pPr>
        <w:pStyle w:val="Ttulo2"/>
        <w:numPr>
          <w:ilvl w:val="0"/>
          <w:numId w:val="27"/>
        </w:numPr>
        <w:spacing w:before="0" w:line="480" w:lineRule="auto"/>
        <w:rPr>
          <w:rFonts w:ascii="Arial" w:hAnsi="Arial" w:cs="Arial"/>
          <w:sz w:val="24"/>
          <w:szCs w:val="24"/>
        </w:rPr>
      </w:pPr>
      <w:r w:rsidRPr="007855F6">
        <w:rPr>
          <w:rFonts w:ascii="Arial" w:hAnsi="Arial" w:cs="Arial"/>
          <w:sz w:val="24"/>
          <w:szCs w:val="24"/>
        </w:rPr>
        <w:t>Modelos y Teorías Contables</w:t>
      </w:r>
    </w:p>
    <w:p w14:paraId="66A1C2B2" w14:textId="38E25E6C" w:rsidR="003C12BF" w:rsidRPr="007855F6" w:rsidRDefault="00132C31" w:rsidP="007855F6">
      <w:pPr>
        <w:spacing w:after="0" w:line="480" w:lineRule="auto"/>
        <w:ind w:firstLine="708"/>
        <w:jc w:val="both"/>
        <w:rPr>
          <w:rFonts w:ascii="Arial" w:hAnsi="Arial" w:cs="Arial"/>
        </w:rPr>
      </w:pPr>
      <w:r w:rsidRPr="007855F6">
        <w:rPr>
          <w:rFonts w:ascii="Arial" w:hAnsi="Arial" w:cs="Arial"/>
        </w:rPr>
        <w:t>La comprensión y descripción de la realidad ha sido algunos de los desafíos y preocupaciones mas preponderantes de la evolución de la humanidad</w:t>
      </w:r>
      <w:r w:rsidR="00C82CD7" w:rsidRPr="007855F6">
        <w:rPr>
          <w:rFonts w:ascii="Arial" w:hAnsi="Arial" w:cs="Arial"/>
        </w:rPr>
        <w:t xml:space="preserve">, la contabilidad no es ajena a esta dinámica de desarrollo, por lo cual la conceptualización de la materia contable se ha venido gestando bajo la luz de diferentes modelos, entendidos como generalizaciones, representaciones de la realidad que intentan explicar su comportamiento </w:t>
      </w:r>
      <w:r w:rsidR="00C82CD7" w:rsidRPr="007855F6">
        <w:rPr>
          <w:rFonts w:ascii="Arial" w:hAnsi="Arial" w:cs="Arial"/>
        </w:rPr>
        <w:fldChar w:fldCharType="begin" w:fldLock="1"/>
      </w:r>
      <w:r w:rsidR="001869FA" w:rsidRPr="007855F6">
        <w:rPr>
          <w:rFonts w:ascii="Arial" w:hAnsi="Arial" w:cs="Arial"/>
        </w:rPr>
        <w:instrText>ADDIN CSL_CITATION {"citationItems":[{"id":"ITEM-1","itemData":{"author":[{"dropping-particle":"","family":"Curvelo Hassán","given":"José Obdulio","non-dropping-particle":"","parse-names":false,"suffix":""}],"id":"ITEM-1","issue":"29","issued":{"date-parts":[["2010"]]},"page":"395-412","title":"Teorías y praxis de los modelos contables para la representación de la información financiera *","type":"article-journal","volume":"11"},"uris":["http://www.mendeley.com/documents/?uuid=6592839b-c635-443f-b8d0-f0478c92880c"]}],"mendeley":{"formattedCitation":"(Curvelo Hassán, 2010)","plainTextFormattedCitation":"(Curvelo Hassán, 2010)","previouslyFormattedCitation":"(Curvelo Hassán, 2010)"},"properties":{"noteIndex":0},"schema":"https://github.com/citation-style-language/schema/raw/master/csl-citation.json"}</w:instrText>
      </w:r>
      <w:r w:rsidR="00C82CD7" w:rsidRPr="007855F6">
        <w:rPr>
          <w:rFonts w:ascii="Arial" w:hAnsi="Arial" w:cs="Arial"/>
        </w:rPr>
        <w:fldChar w:fldCharType="separate"/>
      </w:r>
      <w:r w:rsidR="00C82CD7" w:rsidRPr="007855F6">
        <w:rPr>
          <w:rFonts w:ascii="Arial" w:hAnsi="Arial" w:cs="Arial"/>
          <w:noProof/>
        </w:rPr>
        <w:t>(Curvelo Hassán, 2010)</w:t>
      </w:r>
      <w:r w:rsidR="00C82CD7" w:rsidRPr="007855F6">
        <w:rPr>
          <w:rFonts w:ascii="Arial" w:hAnsi="Arial" w:cs="Arial"/>
        </w:rPr>
        <w:fldChar w:fldCharType="end"/>
      </w:r>
      <w:r w:rsidR="00C82CD7" w:rsidRPr="007855F6">
        <w:rPr>
          <w:rFonts w:ascii="Arial" w:hAnsi="Arial" w:cs="Arial"/>
        </w:rPr>
        <w:t>.</w:t>
      </w:r>
    </w:p>
    <w:p w14:paraId="25B27DE1" w14:textId="39D6CB76" w:rsidR="001249D8" w:rsidRPr="007855F6" w:rsidRDefault="001249D8" w:rsidP="007855F6">
      <w:pPr>
        <w:spacing w:after="0" w:line="480" w:lineRule="auto"/>
        <w:ind w:firstLine="708"/>
        <w:jc w:val="both"/>
        <w:rPr>
          <w:rFonts w:ascii="Arial" w:hAnsi="Arial" w:cs="Arial"/>
        </w:rPr>
      </w:pPr>
      <w:r w:rsidRPr="007855F6">
        <w:rPr>
          <w:rFonts w:ascii="Arial" w:hAnsi="Arial" w:cs="Arial"/>
        </w:rPr>
        <w:lastRenderedPageBreak/>
        <w:t>Partiendo de lo anterior, esta línea de trabajo pretende generar cuestionamientos frente al proceso de construcción teórica de la contabilidad y su carácter empírico, indagando sobre las implicaciones y significancias de los diferentes modelos y teorías contables, sobre el entendimiento de la gestión organizacional y los desafíos que impone la innovación y el desarrollo tecnológico.</w:t>
      </w:r>
    </w:p>
    <w:p w14:paraId="6D8D4499" w14:textId="5F8D9A5D" w:rsidR="00C82CD7" w:rsidRPr="007855F6" w:rsidRDefault="00C82CD7" w:rsidP="007855F6">
      <w:pPr>
        <w:spacing w:after="0" w:line="480" w:lineRule="auto"/>
        <w:ind w:firstLine="360"/>
        <w:jc w:val="both"/>
        <w:rPr>
          <w:rFonts w:ascii="Arial" w:hAnsi="Arial" w:cs="Arial"/>
        </w:rPr>
      </w:pPr>
    </w:p>
    <w:p w14:paraId="5667DA7E" w14:textId="1DA40956" w:rsidR="00C82CD7" w:rsidRPr="007855F6" w:rsidRDefault="00C82CD7" w:rsidP="007855F6">
      <w:pPr>
        <w:pStyle w:val="Ttulo3"/>
        <w:spacing w:before="0" w:line="480" w:lineRule="auto"/>
        <w:rPr>
          <w:rFonts w:ascii="Arial" w:hAnsi="Arial" w:cs="Arial"/>
          <w:sz w:val="22"/>
          <w:szCs w:val="22"/>
        </w:rPr>
      </w:pPr>
      <w:r w:rsidRPr="007855F6">
        <w:rPr>
          <w:rFonts w:ascii="Arial" w:hAnsi="Arial" w:cs="Arial"/>
          <w:sz w:val="22"/>
          <w:szCs w:val="22"/>
        </w:rPr>
        <w:t>Referentes Bibliográficos</w:t>
      </w:r>
    </w:p>
    <w:p w14:paraId="114A3ABB" w14:textId="7854C44B" w:rsidR="001249D8" w:rsidRPr="007855F6" w:rsidRDefault="001249D8" w:rsidP="007855F6">
      <w:pPr>
        <w:spacing w:after="0" w:line="480" w:lineRule="auto"/>
        <w:ind w:left="567" w:hanging="567"/>
        <w:jc w:val="both"/>
        <w:rPr>
          <w:rFonts w:ascii="Arial" w:hAnsi="Arial" w:cs="Arial"/>
        </w:rPr>
      </w:pPr>
      <w:r w:rsidRPr="007855F6">
        <w:rPr>
          <w:rFonts w:ascii="Arial" w:hAnsi="Arial" w:cs="Arial"/>
        </w:rPr>
        <w:t>Darío Betancur, H., &amp; Cano Morales, A. M. (2019). Aproximaciones meta teóricas sobre el constructo de los sistemas contables. Contabilidad y Negocios, 14(27).</w:t>
      </w:r>
    </w:p>
    <w:p w14:paraId="24C57E27" w14:textId="2E3481C1" w:rsidR="00C82CD7" w:rsidRPr="007855F6" w:rsidRDefault="00C82CD7" w:rsidP="007855F6">
      <w:pPr>
        <w:spacing w:after="0" w:line="480" w:lineRule="auto"/>
        <w:ind w:left="567" w:hanging="567"/>
        <w:jc w:val="both"/>
        <w:rPr>
          <w:rFonts w:ascii="Arial" w:hAnsi="Arial" w:cs="Arial"/>
        </w:rPr>
      </w:pPr>
      <w:r w:rsidRPr="007855F6">
        <w:rPr>
          <w:rFonts w:ascii="Arial" w:hAnsi="Arial" w:cs="Arial"/>
        </w:rPr>
        <w:t>Cañibano, L. y Gonzalo, J. (1996). Los programas de investigación en contabilidad. Contaduría (29), 13-61.</w:t>
      </w:r>
    </w:p>
    <w:p w14:paraId="0848198D" w14:textId="5AFA3BD5" w:rsidR="00C82CD7" w:rsidRPr="007855F6" w:rsidRDefault="00C82CD7" w:rsidP="007855F6">
      <w:pPr>
        <w:spacing w:after="0" w:line="480" w:lineRule="auto"/>
        <w:ind w:left="567" w:hanging="567"/>
        <w:jc w:val="both"/>
        <w:rPr>
          <w:rFonts w:ascii="Arial" w:hAnsi="Arial" w:cs="Arial"/>
        </w:rPr>
      </w:pPr>
      <w:r w:rsidRPr="007855F6">
        <w:rPr>
          <w:rFonts w:ascii="Arial" w:hAnsi="Arial" w:cs="Arial"/>
        </w:rPr>
        <w:t>Carvajal, A. (2002). Teorías y modelos: formas de representación de la realidad. Comunicación, 12 (001), 1-14.</w:t>
      </w:r>
    </w:p>
    <w:p w14:paraId="7CD50D6C" w14:textId="77777777" w:rsidR="00856EED" w:rsidRPr="007855F6" w:rsidRDefault="00856EED" w:rsidP="007855F6">
      <w:pPr>
        <w:spacing w:after="0" w:line="480" w:lineRule="auto"/>
        <w:ind w:left="567" w:hanging="567"/>
        <w:jc w:val="both"/>
        <w:rPr>
          <w:rFonts w:ascii="Arial" w:hAnsi="Arial" w:cs="Arial"/>
        </w:rPr>
      </w:pPr>
      <w:r w:rsidRPr="007855F6">
        <w:rPr>
          <w:rFonts w:ascii="Arial" w:hAnsi="Arial" w:cs="Arial"/>
        </w:rPr>
        <w:t>Curvelo Hassán, J. O. (2010). Teorías y praxis de los modelos contables para la representación de la información financiera *. 11(29), 395–412.</w:t>
      </w:r>
    </w:p>
    <w:p w14:paraId="4CD64A06" w14:textId="3106C2BA" w:rsidR="00856EED" w:rsidRPr="007855F6" w:rsidRDefault="00856EED" w:rsidP="007855F6">
      <w:pPr>
        <w:spacing w:after="0" w:line="480" w:lineRule="auto"/>
        <w:ind w:left="567" w:hanging="567"/>
        <w:jc w:val="both"/>
        <w:rPr>
          <w:rFonts w:ascii="Arial" w:hAnsi="Arial" w:cs="Arial"/>
        </w:rPr>
      </w:pPr>
      <w:r w:rsidRPr="007855F6">
        <w:rPr>
          <w:rFonts w:ascii="Arial" w:hAnsi="Arial" w:cs="Arial"/>
        </w:rPr>
        <w:t>Gómez, M. (2003). Algunos comentarios sobre la potencialidad de la investigación en contabilidad. INNOVAR (021), 139-144.</w:t>
      </w:r>
    </w:p>
    <w:p w14:paraId="6B691A3B" w14:textId="61B1B244" w:rsidR="00856EED" w:rsidRPr="007855F6" w:rsidRDefault="00856EED" w:rsidP="007855F6">
      <w:pPr>
        <w:spacing w:after="0" w:line="480" w:lineRule="auto"/>
        <w:ind w:left="567" w:hanging="567"/>
        <w:jc w:val="both"/>
        <w:rPr>
          <w:rFonts w:ascii="Arial" w:hAnsi="Arial" w:cs="Arial"/>
        </w:rPr>
      </w:pPr>
      <w:r w:rsidRPr="007855F6">
        <w:rPr>
          <w:rFonts w:ascii="Arial" w:hAnsi="Arial" w:cs="Arial"/>
        </w:rPr>
        <w:t>Monterrey, J. A. (1998). Un recorrido por la contabilidad positiva. Revista Española de Financiación y Contabilidad XXVII (95), 427-467.</w:t>
      </w:r>
    </w:p>
    <w:p w14:paraId="7910C83F" w14:textId="5A39CD10" w:rsidR="00856EED" w:rsidRPr="007855F6" w:rsidRDefault="00856EED" w:rsidP="007855F6">
      <w:pPr>
        <w:spacing w:after="0" w:line="480" w:lineRule="auto"/>
        <w:ind w:left="567" w:hanging="567"/>
        <w:jc w:val="both"/>
        <w:rPr>
          <w:rFonts w:ascii="Arial" w:hAnsi="Arial" w:cs="Arial"/>
          <w:lang w:val="en-US"/>
        </w:rPr>
      </w:pPr>
      <w:r w:rsidRPr="007855F6">
        <w:rPr>
          <w:rFonts w:ascii="Arial" w:hAnsi="Arial" w:cs="Arial"/>
        </w:rPr>
        <w:t xml:space="preserve">Tua, J. (2009). Contabilidad y desarrollo económico. El papel de los modelos contables de predicción. Contabilidad y Desarrollo Económico. Universidad ICESI y Revista Estudios Gerenciales. </w:t>
      </w:r>
      <w:r w:rsidRPr="007855F6">
        <w:rPr>
          <w:rFonts w:ascii="Arial" w:hAnsi="Arial" w:cs="Arial"/>
          <w:lang w:val="en-US"/>
        </w:rPr>
        <w:t>No.y Vol. De la revista?, 1-28</w:t>
      </w:r>
    </w:p>
    <w:p w14:paraId="767CB3EE" w14:textId="3F54B6C5" w:rsidR="00856EED" w:rsidRPr="007855F6" w:rsidRDefault="00856EED" w:rsidP="007855F6">
      <w:pPr>
        <w:spacing w:after="0" w:line="480" w:lineRule="auto"/>
        <w:ind w:left="567" w:hanging="567"/>
        <w:jc w:val="both"/>
        <w:rPr>
          <w:rFonts w:ascii="Arial" w:hAnsi="Arial" w:cs="Arial"/>
        </w:rPr>
      </w:pPr>
      <w:r w:rsidRPr="007855F6">
        <w:rPr>
          <w:rFonts w:ascii="Arial" w:hAnsi="Arial" w:cs="Arial"/>
          <w:lang w:val="en-US"/>
        </w:rPr>
        <w:t xml:space="preserve">Watts, R. (1995). Positive research in accounting work paper. </w:t>
      </w:r>
      <w:r w:rsidRPr="007855F6">
        <w:rPr>
          <w:rFonts w:ascii="Arial" w:hAnsi="Arial" w:cs="Arial"/>
        </w:rPr>
        <w:t>University of Rochester.</w:t>
      </w:r>
    </w:p>
    <w:p w14:paraId="4DDCAE87" w14:textId="5AE78C56" w:rsidR="00E80ED3" w:rsidRPr="007855F6" w:rsidRDefault="00E80ED3" w:rsidP="007855F6">
      <w:pPr>
        <w:spacing w:after="0" w:line="480" w:lineRule="auto"/>
        <w:jc w:val="both"/>
        <w:rPr>
          <w:rFonts w:ascii="Arial" w:hAnsi="Arial" w:cs="Arial"/>
        </w:rPr>
      </w:pPr>
    </w:p>
    <w:p w14:paraId="1C92E924" w14:textId="59D134DD" w:rsidR="00146786" w:rsidRPr="007855F6" w:rsidRDefault="00146786" w:rsidP="007855F6">
      <w:pPr>
        <w:pStyle w:val="Ttulo2"/>
        <w:numPr>
          <w:ilvl w:val="0"/>
          <w:numId w:val="27"/>
        </w:numPr>
        <w:spacing w:before="0" w:line="480" w:lineRule="auto"/>
        <w:rPr>
          <w:rFonts w:ascii="Arial" w:hAnsi="Arial" w:cs="Arial"/>
          <w:sz w:val="24"/>
          <w:szCs w:val="24"/>
        </w:rPr>
      </w:pPr>
      <w:r w:rsidRPr="007855F6">
        <w:rPr>
          <w:rFonts w:ascii="Arial" w:hAnsi="Arial" w:cs="Arial"/>
          <w:sz w:val="24"/>
          <w:szCs w:val="24"/>
        </w:rPr>
        <w:lastRenderedPageBreak/>
        <w:t>Aseguramiento, Regulación y Fiscalización</w:t>
      </w:r>
    </w:p>
    <w:p w14:paraId="6D852DD5" w14:textId="13357269" w:rsidR="0083402C" w:rsidRPr="007855F6" w:rsidRDefault="001F5DBA" w:rsidP="007855F6">
      <w:pPr>
        <w:spacing w:after="0" w:line="480" w:lineRule="auto"/>
        <w:ind w:firstLine="708"/>
        <w:jc w:val="both"/>
        <w:rPr>
          <w:rFonts w:ascii="Arial" w:hAnsi="Arial" w:cs="Arial"/>
        </w:rPr>
      </w:pPr>
      <w:r w:rsidRPr="007855F6">
        <w:rPr>
          <w:rFonts w:ascii="Arial" w:hAnsi="Arial" w:cs="Arial"/>
        </w:rPr>
        <w:t>El desempeño empresarial y los parámetros de eficiencia y eficacia generan múltiples distorsiones en torno al comportamiento organizacional frente a sus grupos de interés</w:t>
      </w:r>
      <w:r w:rsidR="009C0495" w:rsidRPr="007855F6">
        <w:rPr>
          <w:rFonts w:ascii="Arial" w:hAnsi="Arial" w:cs="Arial"/>
        </w:rPr>
        <w:t xml:space="preserve">, que ha repercutido en escándalos, quiebras y distorsiones sobre las bondades de la contabilidad en los procesos de transparencia y reporte </w:t>
      </w:r>
      <w:r w:rsidR="009C0495" w:rsidRPr="007855F6">
        <w:rPr>
          <w:rFonts w:ascii="Arial" w:hAnsi="Arial" w:cs="Arial"/>
        </w:rPr>
        <w:fldChar w:fldCharType="begin" w:fldLock="1"/>
      </w:r>
      <w:r w:rsidR="0067693F" w:rsidRPr="007855F6">
        <w:rPr>
          <w:rFonts w:ascii="Arial" w:hAnsi="Arial" w:cs="Arial"/>
        </w:rPr>
        <w:instrText>ADDIN CSL_CITATION {"citationItems":[{"id":"ITEM-1","itemData":{"author":[{"dropping-particle":"","family":"la Hoz","given":"Betty","non-dropping-particle":"De","parse-names":false,"suffix":""},{"dropping-particle":"","family":"Martínez","given":"Roberto","non-dropping-particle":"","parse-names":false,"suffix":""},{"dropping-particle":"","family":"Carrera","given":"Jean.","non-dropping-particle":"","parse-names":false,"suffix":""}],"container-title":"E</w:instrText>
      </w:r>
      <w:r w:rsidR="0067693F" w:rsidRPr="007855F6">
        <w:rPr>
          <w:rFonts w:ascii="Cambria Math" w:hAnsi="Cambria Math" w:cs="Cambria Math"/>
        </w:rPr>
        <w:instrText>‐</w:instrText>
      </w:r>
      <w:r w:rsidR="0067693F" w:rsidRPr="007855F6">
        <w:rPr>
          <w:rFonts w:ascii="Arial" w:hAnsi="Arial" w:cs="Arial"/>
        </w:rPr>
        <w:instrText>Idea","id":"ITEM-1","issued":{"date-parts":[["2019"]]},"page":"34-41","title":"La auditoría financiera como apoyo a la transparencia contable","type":"article-journal","volume":"1"},"uris":["http://www.mendeley.com/documents/?uuid=66d9034f-a472-4c4f-adf9-03cb2c2732da"]}],"mendeley":{"formattedCitation":"(De la Hoz et al., 2019)","plainTextFormattedCitation":"(De la Hoz et al., 2019)","previouslyFormattedCitation":"(De la Hoz et al., 2019)"},"properties":{"noteIndex":0},"schema":"https://github.com/citation-style-language/schema/raw/master/csl-citation.json"}</w:instrText>
      </w:r>
      <w:r w:rsidR="009C0495" w:rsidRPr="007855F6">
        <w:rPr>
          <w:rFonts w:ascii="Arial" w:hAnsi="Arial" w:cs="Arial"/>
        </w:rPr>
        <w:fldChar w:fldCharType="separate"/>
      </w:r>
      <w:r w:rsidR="009C0495" w:rsidRPr="007855F6">
        <w:rPr>
          <w:rFonts w:ascii="Arial" w:hAnsi="Arial" w:cs="Arial"/>
          <w:noProof/>
        </w:rPr>
        <w:t>(De la Hoz et al., 2019)</w:t>
      </w:r>
      <w:r w:rsidR="009C0495" w:rsidRPr="007855F6">
        <w:rPr>
          <w:rFonts w:ascii="Arial" w:hAnsi="Arial" w:cs="Arial"/>
        </w:rPr>
        <w:fldChar w:fldCharType="end"/>
      </w:r>
      <w:r w:rsidR="009C0495" w:rsidRPr="007855F6">
        <w:rPr>
          <w:rFonts w:ascii="Arial" w:hAnsi="Arial" w:cs="Arial"/>
        </w:rPr>
        <w:t xml:space="preserve">. </w:t>
      </w:r>
      <w:r w:rsidR="0083402C" w:rsidRPr="007855F6">
        <w:rPr>
          <w:rFonts w:ascii="Arial" w:hAnsi="Arial" w:cs="Arial"/>
        </w:rPr>
        <w:t xml:space="preserve">La fiscalización es otro elemento de discusión en los escándalos históricos a nivel mundial, y en este último elemento, son múltiples los componentes que se deben acoger para lograr esquematizar un asertivo proceso de fiscalización en cualquier país. </w:t>
      </w:r>
    </w:p>
    <w:p w14:paraId="0FCE9280" w14:textId="75B5F0E6" w:rsidR="00856EED" w:rsidRPr="007855F6" w:rsidRDefault="0083402C" w:rsidP="007855F6">
      <w:pPr>
        <w:spacing w:after="0" w:line="480" w:lineRule="auto"/>
        <w:ind w:firstLine="708"/>
        <w:jc w:val="both"/>
        <w:rPr>
          <w:rFonts w:ascii="Arial" w:hAnsi="Arial" w:cs="Arial"/>
        </w:rPr>
      </w:pPr>
      <w:r w:rsidRPr="007855F6">
        <w:rPr>
          <w:rFonts w:ascii="Arial" w:hAnsi="Arial" w:cs="Arial"/>
        </w:rPr>
        <w:t>De acá se desprende el núcleo problemático de esta línea de investigación que busca generar interés y preocupación sobre los procesos de transparencia y reporte, vistos desde las dinámicas y efectividad de los esquemas de aseguramiento de la información, los lineamientos normativos y empíricos de la profesión contables, y los procesos de fiscalización. Lo anterior bajo una perspectiva de cambio e innovación que se adelante a los riesgos generados por los cambios tecnológicos, la era digital y los nuevos esquemas comerciales y legales bajo los que se sustenta el engranaje empresarial de cualquier país.</w:t>
      </w:r>
    </w:p>
    <w:p w14:paraId="445EF881" w14:textId="47CC6F2D" w:rsidR="00856EED" w:rsidRPr="007855F6" w:rsidRDefault="00856EED" w:rsidP="007855F6">
      <w:pPr>
        <w:pStyle w:val="Ttulo3"/>
        <w:spacing w:before="0" w:line="480" w:lineRule="auto"/>
        <w:rPr>
          <w:rFonts w:ascii="Arial" w:hAnsi="Arial" w:cs="Arial"/>
          <w:sz w:val="22"/>
          <w:szCs w:val="22"/>
        </w:rPr>
      </w:pPr>
      <w:r w:rsidRPr="007855F6">
        <w:rPr>
          <w:rFonts w:ascii="Arial" w:hAnsi="Arial" w:cs="Arial"/>
          <w:sz w:val="22"/>
          <w:szCs w:val="22"/>
        </w:rPr>
        <w:t>Referentes Bibliográficos</w:t>
      </w:r>
    </w:p>
    <w:p w14:paraId="7D906FAF" w14:textId="77777777" w:rsidR="009D3456" w:rsidRPr="007855F6" w:rsidRDefault="009D3456" w:rsidP="007855F6">
      <w:pPr>
        <w:spacing w:after="0" w:line="480" w:lineRule="auto"/>
        <w:ind w:left="567" w:hanging="425"/>
        <w:jc w:val="both"/>
        <w:rPr>
          <w:rFonts w:ascii="Arial" w:hAnsi="Arial" w:cs="Arial"/>
          <w:lang w:val="en-US"/>
        </w:rPr>
      </w:pPr>
      <w:r w:rsidRPr="007855F6">
        <w:rPr>
          <w:rFonts w:ascii="Arial" w:hAnsi="Arial" w:cs="Arial"/>
        </w:rPr>
        <w:t xml:space="preserve">Agrawal, A., &amp; Chadha, S. (2005). </w:t>
      </w:r>
      <w:r w:rsidRPr="007855F6">
        <w:rPr>
          <w:rFonts w:ascii="Arial" w:hAnsi="Arial" w:cs="Arial"/>
          <w:lang w:val="en-US"/>
        </w:rPr>
        <w:t>Corporate Governance and Accounting Scandals. Journal of Law and Economics, 48(2), 371–406. https://doi.org/10.1086/430808</w:t>
      </w:r>
    </w:p>
    <w:p w14:paraId="40D973AC" w14:textId="77777777" w:rsidR="009C0495" w:rsidRPr="007855F6" w:rsidRDefault="009C0495" w:rsidP="007855F6">
      <w:pPr>
        <w:spacing w:after="0" w:line="480" w:lineRule="auto"/>
        <w:ind w:left="567" w:hanging="425"/>
        <w:jc w:val="both"/>
        <w:rPr>
          <w:rFonts w:ascii="Arial" w:hAnsi="Arial" w:cs="Arial"/>
        </w:rPr>
      </w:pPr>
      <w:r w:rsidRPr="007855F6">
        <w:rPr>
          <w:rFonts w:ascii="Arial" w:hAnsi="Arial" w:cs="Arial"/>
          <w:lang w:val="en-US"/>
        </w:rPr>
        <w:t xml:space="preserve">Álvarez, I. B. F., &amp; Villegas, M. G. (2017). </w:t>
      </w:r>
      <w:r w:rsidRPr="007855F6">
        <w:rPr>
          <w:rFonts w:ascii="Arial" w:hAnsi="Arial" w:cs="Arial"/>
        </w:rPr>
        <w:t>Hacia una arqueología de la auditoría y el aseguramiento: Fuentes históricas y teóricas. Contaduría Universidad de Antioquia, (71), 51-83.</w:t>
      </w:r>
    </w:p>
    <w:p w14:paraId="7EE4981C" w14:textId="06B09F3C" w:rsidR="00AE57F3" w:rsidRPr="007855F6" w:rsidRDefault="00AE57F3" w:rsidP="007855F6">
      <w:pPr>
        <w:spacing w:after="0" w:line="480" w:lineRule="auto"/>
        <w:ind w:left="567" w:hanging="425"/>
        <w:jc w:val="both"/>
        <w:rPr>
          <w:rFonts w:ascii="Arial" w:hAnsi="Arial" w:cs="Arial"/>
          <w:lang w:val="en-US"/>
        </w:rPr>
      </w:pPr>
      <w:r w:rsidRPr="007855F6">
        <w:rPr>
          <w:rFonts w:ascii="Arial" w:hAnsi="Arial" w:cs="Arial"/>
        </w:rPr>
        <w:t xml:space="preserve">Dai, J., &amp; Vasarhelyi, M. A. (2016). Imagineering audit 4.0. </w:t>
      </w:r>
      <w:r w:rsidRPr="007855F6">
        <w:rPr>
          <w:rFonts w:ascii="Arial" w:hAnsi="Arial" w:cs="Arial"/>
          <w:lang w:val="en-US"/>
        </w:rPr>
        <w:t>Journal of Emerging Technologies in Accounting, 13(1), 1–15. https://doi.org/10.2308/jeta-10494</w:t>
      </w:r>
    </w:p>
    <w:p w14:paraId="7585CA0E" w14:textId="79B70FC3" w:rsidR="00AE57F3" w:rsidRPr="007855F6" w:rsidRDefault="00AE57F3" w:rsidP="007855F6">
      <w:pPr>
        <w:spacing w:after="0" w:line="480" w:lineRule="auto"/>
        <w:ind w:left="567" w:hanging="425"/>
        <w:jc w:val="both"/>
        <w:rPr>
          <w:rFonts w:ascii="Arial" w:hAnsi="Arial" w:cs="Arial"/>
          <w:lang w:val="en-US"/>
        </w:rPr>
      </w:pPr>
      <w:r w:rsidRPr="007855F6">
        <w:rPr>
          <w:rFonts w:ascii="Arial" w:hAnsi="Arial" w:cs="Arial"/>
        </w:rPr>
        <w:lastRenderedPageBreak/>
        <w:t xml:space="preserve">De la Hoz, B., Martínez, R., &amp; Carrera, J. (2019). La auditoría financiera como apoyo a la transparencia contable. </w:t>
      </w:r>
      <w:r w:rsidRPr="007855F6">
        <w:rPr>
          <w:rFonts w:ascii="Arial" w:hAnsi="Arial" w:cs="Arial"/>
          <w:lang w:val="en-US"/>
        </w:rPr>
        <w:t>E</w:t>
      </w:r>
      <w:r w:rsidRPr="007855F6">
        <w:rPr>
          <w:rFonts w:ascii="Cambria Math" w:hAnsi="Cambria Math" w:cs="Cambria Math"/>
          <w:lang w:val="en-US"/>
        </w:rPr>
        <w:t>‐</w:t>
      </w:r>
      <w:r w:rsidRPr="007855F6">
        <w:rPr>
          <w:rFonts w:ascii="Arial" w:hAnsi="Arial" w:cs="Arial"/>
          <w:lang w:val="en-US"/>
        </w:rPr>
        <w:t>Idea, 1, 34–41</w:t>
      </w:r>
    </w:p>
    <w:p w14:paraId="14229902" w14:textId="77777777" w:rsidR="009C0495" w:rsidRPr="007855F6" w:rsidRDefault="009C0495" w:rsidP="007855F6">
      <w:pPr>
        <w:spacing w:after="0" w:line="480" w:lineRule="auto"/>
        <w:ind w:left="567" w:hanging="425"/>
        <w:jc w:val="both"/>
        <w:rPr>
          <w:rFonts w:ascii="Arial" w:hAnsi="Arial" w:cs="Arial"/>
          <w:lang w:val="en-US"/>
        </w:rPr>
      </w:pPr>
      <w:r w:rsidRPr="007855F6">
        <w:rPr>
          <w:rFonts w:ascii="Arial" w:hAnsi="Arial" w:cs="Arial"/>
          <w:lang w:val="en-US"/>
        </w:rPr>
        <w:t>Handbook of International Quality Control, Auditing, Review, Other Assurance, and Related Services Pronounciaments Part I (2010)</w:t>
      </w:r>
    </w:p>
    <w:p w14:paraId="63316EBA" w14:textId="5A33E69A" w:rsidR="00AE57F3" w:rsidRPr="007855F6" w:rsidRDefault="00AE57F3" w:rsidP="007855F6">
      <w:pPr>
        <w:spacing w:after="0" w:line="480" w:lineRule="auto"/>
        <w:ind w:left="567" w:hanging="425"/>
        <w:jc w:val="both"/>
        <w:rPr>
          <w:rFonts w:ascii="Arial" w:hAnsi="Arial" w:cs="Arial"/>
          <w:lang w:val="en-US"/>
        </w:rPr>
      </w:pPr>
      <w:r w:rsidRPr="007855F6">
        <w:rPr>
          <w:rFonts w:ascii="Arial" w:hAnsi="Arial" w:cs="Arial"/>
          <w:lang w:val="en-US"/>
        </w:rPr>
        <w:t>Helen Brown-Liburd, Hussein Issa, and Danielle Lombardi (2015) Behavioral Implications of Big Data's Impact on Audit Judgment and Decision Making and Future Research Directions. Accounting Horizons: June 2015, Vol. 29, No. 2, pp. 451-468.</w:t>
      </w:r>
    </w:p>
    <w:p w14:paraId="33ADD5C4" w14:textId="36C081C6" w:rsidR="00AE57F3" w:rsidRPr="007855F6" w:rsidRDefault="00AE57F3" w:rsidP="007855F6">
      <w:pPr>
        <w:spacing w:after="0" w:line="480" w:lineRule="auto"/>
        <w:ind w:left="567" w:hanging="425"/>
        <w:jc w:val="both"/>
        <w:rPr>
          <w:rFonts w:ascii="Arial" w:hAnsi="Arial" w:cs="Arial"/>
          <w:lang w:val="en-US"/>
        </w:rPr>
      </w:pPr>
      <w:r w:rsidRPr="007855F6">
        <w:rPr>
          <w:rFonts w:ascii="Arial" w:hAnsi="Arial" w:cs="Arial"/>
          <w:lang w:val="en-US"/>
        </w:rPr>
        <w:t xml:space="preserve">Hribar, P., Kravet, T., &amp; Wilson, R. (2014). A new measure of accounting quality. Review of Accounting Studies, 19(1), 506–538. </w:t>
      </w:r>
      <w:hyperlink r:id="rId9" w:history="1">
        <w:r w:rsidRPr="007855F6">
          <w:rPr>
            <w:rFonts w:ascii="Arial" w:hAnsi="Arial" w:cs="Arial"/>
            <w:sz w:val="20"/>
            <w:szCs w:val="20"/>
            <w:lang w:val="en-US"/>
          </w:rPr>
          <w:t>https://doi.org/10.1007/s11142-013-9253-</w:t>
        </w:r>
      </w:hyperlink>
      <w:r w:rsidRPr="007855F6">
        <w:rPr>
          <w:rFonts w:ascii="Arial" w:hAnsi="Arial" w:cs="Arial"/>
          <w:lang w:val="en-US"/>
        </w:rPr>
        <w:t>8</w:t>
      </w:r>
    </w:p>
    <w:p w14:paraId="71BEEB8A" w14:textId="7ADE0D36" w:rsidR="00856EED" w:rsidRPr="007855F6" w:rsidRDefault="00856EED" w:rsidP="007855F6">
      <w:pPr>
        <w:spacing w:after="0" w:line="480" w:lineRule="auto"/>
        <w:ind w:left="567" w:hanging="425"/>
        <w:jc w:val="both"/>
        <w:rPr>
          <w:rFonts w:ascii="Arial" w:hAnsi="Arial" w:cs="Arial"/>
        </w:rPr>
      </w:pPr>
      <w:r w:rsidRPr="007855F6">
        <w:rPr>
          <w:rFonts w:ascii="Arial" w:hAnsi="Arial" w:cs="Arial"/>
          <w:lang w:val="en-US"/>
        </w:rPr>
        <w:t xml:space="preserve">Licera, G. S., &amp; Lopez, C. R. (2017). </w:t>
      </w:r>
      <w:r w:rsidRPr="007855F6">
        <w:rPr>
          <w:rFonts w:ascii="Arial" w:hAnsi="Arial" w:cs="Arial"/>
        </w:rPr>
        <w:t>Una aproximación a los fundamentos teóricos de la regulación contable internacional. Fundamentos, 1(12).</w:t>
      </w:r>
    </w:p>
    <w:p w14:paraId="328C2B87" w14:textId="77777777" w:rsidR="009C0495" w:rsidRPr="007855F6" w:rsidRDefault="009C0495" w:rsidP="007855F6">
      <w:pPr>
        <w:spacing w:after="0" w:line="480" w:lineRule="auto"/>
        <w:ind w:left="567" w:hanging="425"/>
        <w:jc w:val="both"/>
        <w:rPr>
          <w:rFonts w:ascii="Arial" w:hAnsi="Arial" w:cs="Arial"/>
        </w:rPr>
      </w:pPr>
      <w:r w:rsidRPr="007855F6">
        <w:rPr>
          <w:rFonts w:ascii="Arial" w:hAnsi="Arial" w:cs="Arial"/>
        </w:rPr>
        <w:t>Matute Alvarez, G. (2016). Aseguramiento de la información financiera y tributaria. Brújula Digital, 1(1), 143-155. Recuperado a partir de https://revistas.curn.edu.co/index.php/brujula/article/view/941</w:t>
      </w:r>
    </w:p>
    <w:p w14:paraId="235CE839" w14:textId="36F00F6A" w:rsidR="0087682B" w:rsidRPr="007855F6" w:rsidRDefault="0087682B" w:rsidP="007855F6">
      <w:pPr>
        <w:spacing w:after="0" w:line="480" w:lineRule="auto"/>
        <w:ind w:left="567" w:hanging="425"/>
        <w:jc w:val="both"/>
        <w:rPr>
          <w:rFonts w:ascii="Arial" w:hAnsi="Arial" w:cs="Arial"/>
          <w:lang w:val="en-US"/>
        </w:rPr>
      </w:pPr>
      <w:r w:rsidRPr="007855F6">
        <w:rPr>
          <w:rFonts w:ascii="Arial" w:hAnsi="Arial" w:cs="Arial"/>
          <w:lang w:val="en-US"/>
        </w:rPr>
        <w:t>Pamela J. Schmidt, Jason T. Wood, and Severin V. Grabski (2016) Business in the Cloud: Research Questions on Governance, Audit, and Assurance. Journal of Information Systems: Fall 2016, Vol. 30, No. 3, pp. 173-189.</w:t>
      </w:r>
    </w:p>
    <w:p w14:paraId="117C6E6E" w14:textId="77777777" w:rsidR="00AE57F3" w:rsidRPr="007855F6" w:rsidRDefault="00AE57F3" w:rsidP="007855F6">
      <w:pPr>
        <w:spacing w:after="0" w:line="480" w:lineRule="auto"/>
        <w:ind w:left="567" w:hanging="425"/>
        <w:jc w:val="both"/>
        <w:rPr>
          <w:rFonts w:ascii="Arial" w:hAnsi="Arial" w:cs="Arial"/>
          <w:lang w:val="en-US"/>
        </w:rPr>
      </w:pPr>
      <w:r w:rsidRPr="007855F6">
        <w:rPr>
          <w:rFonts w:ascii="Arial" w:hAnsi="Arial" w:cs="Arial"/>
          <w:lang w:val="en-US"/>
        </w:rPr>
        <w:t>Steven Balsam, Jagan Krishnan, and Joon S. Yang (2003) Auditor Industry Specialization and Earnings Quality. AUDITING: A Journal of Practice &amp; Theory: September 2003, Vol. 22, No. 2, pp. 71-97.</w:t>
      </w:r>
    </w:p>
    <w:p w14:paraId="20BD1933" w14:textId="77777777" w:rsidR="00AE57F3" w:rsidRPr="007855F6" w:rsidRDefault="00AE57F3" w:rsidP="007855F6">
      <w:pPr>
        <w:spacing w:after="0" w:line="480" w:lineRule="auto"/>
        <w:ind w:left="567" w:hanging="425"/>
        <w:jc w:val="both"/>
        <w:rPr>
          <w:rFonts w:ascii="Arial" w:hAnsi="Arial" w:cs="Arial"/>
          <w:lang w:val="en-US"/>
        </w:rPr>
      </w:pPr>
    </w:p>
    <w:p w14:paraId="0A652F57" w14:textId="2620517A" w:rsidR="004255C7" w:rsidRPr="007855F6" w:rsidRDefault="004255C7" w:rsidP="007855F6">
      <w:pPr>
        <w:spacing w:after="0" w:line="480" w:lineRule="auto"/>
        <w:jc w:val="both"/>
        <w:rPr>
          <w:rFonts w:ascii="Arial" w:hAnsi="Arial" w:cs="Arial"/>
          <w:lang w:val="en-US"/>
        </w:rPr>
      </w:pPr>
    </w:p>
    <w:p w14:paraId="40E28665" w14:textId="77777777" w:rsidR="00E80ED3" w:rsidRPr="007855F6" w:rsidRDefault="00E80ED3" w:rsidP="007855F6">
      <w:pPr>
        <w:spacing w:after="0" w:line="480" w:lineRule="auto"/>
        <w:jc w:val="both"/>
        <w:rPr>
          <w:rFonts w:ascii="Arial" w:hAnsi="Arial" w:cs="Arial"/>
          <w:lang w:val="en-US"/>
        </w:rPr>
      </w:pPr>
    </w:p>
    <w:p w14:paraId="655D0EF1" w14:textId="1281C098" w:rsidR="00146786" w:rsidRPr="007855F6" w:rsidRDefault="00146786" w:rsidP="007855F6">
      <w:pPr>
        <w:pStyle w:val="Ttulo2"/>
        <w:numPr>
          <w:ilvl w:val="0"/>
          <w:numId w:val="27"/>
        </w:numPr>
        <w:spacing w:before="0" w:line="480" w:lineRule="auto"/>
        <w:rPr>
          <w:rFonts w:ascii="Arial" w:hAnsi="Arial" w:cs="Arial"/>
          <w:sz w:val="24"/>
          <w:szCs w:val="24"/>
        </w:rPr>
      </w:pPr>
      <w:r w:rsidRPr="007855F6">
        <w:rPr>
          <w:rFonts w:ascii="Arial" w:hAnsi="Arial" w:cs="Arial"/>
          <w:sz w:val="24"/>
          <w:szCs w:val="24"/>
        </w:rPr>
        <w:lastRenderedPageBreak/>
        <w:t>Gestión Financiera y Estrategia</w:t>
      </w:r>
    </w:p>
    <w:p w14:paraId="73BD62BB" w14:textId="44F44B78" w:rsidR="0067693F" w:rsidRPr="007855F6" w:rsidRDefault="0067693F" w:rsidP="007855F6">
      <w:pPr>
        <w:spacing w:after="0" w:line="480" w:lineRule="auto"/>
        <w:ind w:firstLine="708"/>
        <w:jc w:val="both"/>
        <w:rPr>
          <w:rFonts w:ascii="Arial" w:hAnsi="Arial" w:cs="Arial"/>
        </w:rPr>
      </w:pPr>
      <w:r w:rsidRPr="007855F6">
        <w:rPr>
          <w:rFonts w:ascii="Arial" w:hAnsi="Arial" w:cs="Arial"/>
        </w:rPr>
        <w:t xml:space="preserve">El fracaso empresarial en el país presenta unos índices poco alentadores, uno de ellos es la tasa de supervivencia empresarial, donde se encuentra que las grandes empresas </w:t>
      </w:r>
      <w:r w:rsidRPr="007855F6">
        <w:rPr>
          <w:rFonts w:ascii="Arial" w:hAnsi="Arial" w:cs="Arial"/>
        </w:rPr>
        <w:fldChar w:fldCharType="begin" w:fldLock="1"/>
      </w:r>
      <w:r w:rsidR="00E32B3C" w:rsidRPr="007855F6">
        <w:rPr>
          <w:rFonts w:ascii="Arial" w:hAnsi="Arial" w:cs="Arial"/>
        </w:rPr>
        <w:instrText>ADDIN CSL_CITATION {"citationItems":[{"id":"ITEM-1","itemData":{"author":[{"dropping-particle":"","family":"Congreso de la República","given":"","non-dropping-particle":"","parse-names":false,"suffix":""}],"id":"ITEM-1","issued":{"date-parts":[["2000"]]},"publisher-place":"Bogotá D.C.","title":"LEY 590","type":"article"},"uris":["http://www.mendeley.com/documents/?uuid=bdf5598d-017f-42b5-a649-7e2c0a1e909f"]}],"mendeley":{"formattedCitation":"(Congreso de la República, 2000)","plainTextFormattedCitation":"(Congreso de la República, 2000)","previouslyFormattedCitation":"(Congreso de la República, 2000)"},"properties":{"noteIndex":0},"schema":"https://github.com/citation-style-language/schema/raw/master/csl-citation.json"}</w:instrText>
      </w:r>
      <w:r w:rsidRPr="007855F6">
        <w:rPr>
          <w:rFonts w:ascii="Arial" w:hAnsi="Arial" w:cs="Arial"/>
        </w:rPr>
        <w:fldChar w:fldCharType="separate"/>
      </w:r>
      <w:r w:rsidRPr="007855F6">
        <w:rPr>
          <w:rFonts w:ascii="Arial" w:hAnsi="Arial" w:cs="Arial"/>
          <w:noProof/>
        </w:rPr>
        <w:t>(Congreso de la República, 2000)</w:t>
      </w:r>
      <w:r w:rsidRPr="007855F6">
        <w:rPr>
          <w:rFonts w:ascii="Arial" w:hAnsi="Arial" w:cs="Arial"/>
        </w:rPr>
        <w:fldChar w:fldCharType="end"/>
      </w:r>
      <w:r w:rsidRPr="007855F6">
        <w:rPr>
          <w:rFonts w:ascii="Arial" w:hAnsi="Arial" w:cs="Arial"/>
        </w:rPr>
        <w:t xml:space="preserve"> mantienen una tasa de supervivencia promedio del 71,4%, y a medida que la categoría de tamaño va bajando, el porcentaje promedio de supervivencia también lo hace, pasando por un 68% para las medianas empresas, 60% para las pequeñas y tan solo el 29,1% para las microempresas (Confederación Colombiana de Cámaras de Comercio, 2016, 2018). Lo anterior denota la necesidad inminente de políticas públicas que focalicen esfuerzos en materia de fortalecimiento empresarial (Confederación Colombiana de Cámaras de Comercio, 2017, p. 9).</w:t>
      </w:r>
    </w:p>
    <w:p w14:paraId="5AF8FE55" w14:textId="77777777" w:rsidR="0067693F" w:rsidRPr="007855F6" w:rsidRDefault="0067693F" w:rsidP="007855F6">
      <w:pPr>
        <w:spacing w:after="0" w:line="480" w:lineRule="auto"/>
        <w:ind w:firstLine="708"/>
        <w:jc w:val="both"/>
        <w:rPr>
          <w:rFonts w:ascii="Arial" w:hAnsi="Arial" w:cs="Arial"/>
        </w:rPr>
      </w:pPr>
      <w:r w:rsidRPr="007855F6">
        <w:rPr>
          <w:rFonts w:ascii="Arial" w:hAnsi="Arial" w:cs="Arial"/>
        </w:rPr>
        <w:t xml:space="preserve">Algunos de los factores que influyen en la supervivencia empresarial, son: (i) los factores específicos de las compañías, que incluye el tamaño, el sector económico, estructura financiera inicial, la orientación al mercado externo, entre otras; (ii) factores sectoriales o industriales como el crecimiento en la producción o ventas de la industria, la estructura de competencia y los flujos de entrada de nuevas empresas al mercado; y (iii) factores geográficos como el grado de desarrollo de la región donde opera la firma, si pertenece a algún clúster regional, entre otros (Confederación Colombiana de Cámaras de Comercio, 2017). </w:t>
      </w:r>
    </w:p>
    <w:p w14:paraId="0D3EB3DF" w14:textId="48EEFB32" w:rsidR="00865C5D" w:rsidRPr="007855F6" w:rsidRDefault="0067693F" w:rsidP="007855F6">
      <w:pPr>
        <w:spacing w:after="0" w:line="480" w:lineRule="auto"/>
        <w:ind w:firstLine="708"/>
        <w:jc w:val="both"/>
        <w:rPr>
          <w:rFonts w:ascii="Arial" w:hAnsi="Arial" w:cs="Arial"/>
        </w:rPr>
      </w:pPr>
      <w:r w:rsidRPr="007855F6">
        <w:rPr>
          <w:rFonts w:ascii="Arial" w:hAnsi="Arial" w:cs="Arial"/>
        </w:rPr>
        <w:t>Como se evidencia en la anterior clasificación, son varios los campos en los que se debe trabajar de forma mancomunada entre el Estado-Academia-Industria para lograr un cambio real en los resultados económicos individuales y agrupados del país.</w:t>
      </w:r>
      <w:r w:rsidR="00865C5D" w:rsidRPr="007855F6">
        <w:rPr>
          <w:rFonts w:ascii="Arial" w:hAnsi="Arial" w:cs="Arial"/>
        </w:rPr>
        <w:t xml:space="preserve"> Razón por la cual, la línea de investigación de “Gestión Financiera y Estrategia” pretende motivar a la investigación frente al </w:t>
      </w:r>
      <w:r w:rsidRPr="007855F6">
        <w:rPr>
          <w:rFonts w:ascii="Arial" w:hAnsi="Arial" w:cs="Arial"/>
        </w:rPr>
        <w:t>estado actual de las MiPymes</w:t>
      </w:r>
      <w:r w:rsidR="00865C5D" w:rsidRPr="007855F6">
        <w:rPr>
          <w:rFonts w:ascii="Arial" w:hAnsi="Arial" w:cs="Arial"/>
        </w:rPr>
        <w:t xml:space="preserve">, centrándose </w:t>
      </w:r>
      <w:r w:rsidRPr="007855F6">
        <w:rPr>
          <w:rFonts w:ascii="Arial" w:hAnsi="Arial" w:cs="Arial"/>
        </w:rPr>
        <w:t xml:space="preserve">en vincular los factores de fracaso empresarial con un diagnóstico sobre los procesos de gestión </w:t>
      </w:r>
      <w:r w:rsidR="00865C5D" w:rsidRPr="007855F6">
        <w:rPr>
          <w:rFonts w:ascii="Arial" w:hAnsi="Arial" w:cs="Arial"/>
        </w:rPr>
        <w:t xml:space="preserve">y estrategia, </w:t>
      </w:r>
      <w:r w:rsidR="00865C5D" w:rsidRPr="007855F6">
        <w:rPr>
          <w:rFonts w:ascii="Arial" w:hAnsi="Arial" w:cs="Arial"/>
        </w:rPr>
        <w:lastRenderedPageBreak/>
        <w:t xml:space="preserve">especialmente </w:t>
      </w:r>
      <w:r w:rsidRPr="007855F6">
        <w:rPr>
          <w:rFonts w:ascii="Arial" w:hAnsi="Arial" w:cs="Arial"/>
        </w:rPr>
        <w:t xml:space="preserve">a nivel contable y financiero que permita evaluar que tan relevantes son estos aspectos a la hora de diseñar estrategias que fortalezcan y garanticen un sostenimiento empresarial. </w:t>
      </w:r>
    </w:p>
    <w:p w14:paraId="0CC2169B" w14:textId="5808ED51" w:rsidR="00545945" w:rsidRPr="007855F6" w:rsidRDefault="003C0442" w:rsidP="007855F6">
      <w:pPr>
        <w:spacing w:after="0" w:line="480" w:lineRule="auto"/>
        <w:ind w:firstLine="708"/>
        <w:jc w:val="both"/>
        <w:rPr>
          <w:rFonts w:ascii="Arial" w:hAnsi="Arial" w:cs="Arial"/>
        </w:rPr>
      </w:pPr>
      <w:r w:rsidRPr="007855F6">
        <w:rPr>
          <w:rFonts w:ascii="Arial" w:hAnsi="Arial" w:cs="Arial"/>
        </w:rPr>
        <w:t xml:space="preserve">Se tomarán como base de análisis en esta línea de investigación factores </w:t>
      </w:r>
      <w:r w:rsidR="0067693F" w:rsidRPr="007855F6">
        <w:rPr>
          <w:rFonts w:ascii="Arial" w:hAnsi="Arial" w:cs="Arial"/>
        </w:rPr>
        <w:t>que se vinculan al fracaso empresarial de este tipo de empresas</w:t>
      </w:r>
      <w:r w:rsidRPr="007855F6">
        <w:rPr>
          <w:rFonts w:ascii="Arial" w:hAnsi="Arial" w:cs="Arial"/>
        </w:rPr>
        <w:t xml:space="preserve"> como lo son</w:t>
      </w:r>
      <w:r w:rsidR="0067693F" w:rsidRPr="007855F6">
        <w:rPr>
          <w:rFonts w:ascii="Arial" w:hAnsi="Arial" w:cs="Arial"/>
        </w:rPr>
        <w:t xml:space="preserve">: </w:t>
      </w:r>
      <w:r w:rsidRPr="007855F6">
        <w:rPr>
          <w:rFonts w:ascii="Arial" w:hAnsi="Arial" w:cs="Arial"/>
        </w:rPr>
        <w:t xml:space="preserve">los </w:t>
      </w:r>
      <w:r w:rsidR="0067693F" w:rsidRPr="007855F6">
        <w:rPr>
          <w:rFonts w:ascii="Arial" w:hAnsi="Arial" w:cs="Arial"/>
        </w:rPr>
        <w:t xml:space="preserve">inadecuados procesos de gestión, </w:t>
      </w:r>
      <w:r w:rsidRPr="007855F6">
        <w:rPr>
          <w:rFonts w:ascii="Arial" w:hAnsi="Arial" w:cs="Arial"/>
        </w:rPr>
        <w:t xml:space="preserve">el </w:t>
      </w:r>
      <w:r w:rsidR="0067693F" w:rsidRPr="007855F6">
        <w:rPr>
          <w:rFonts w:ascii="Arial" w:hAnsi="Arial" w:cs="Arial"/>
        </w:rPr>
        <w:t>acceso limitado a fuentes de financiamiento, así como la persistencia de indicadores de fracaso</w:t>
      </w:r>
      <w:r w:rsidRPr="007855F6">
        <w:rPr>
          <w:rFonts w:ascii="Arial" w:hAnsi="Arial" w:cs="Arial"/>
        </w:rPr>
        <w:t xml:space="preserve"> (Vera-Colina, M.; Rodríguez, G., Melgarejo, Z., 2011; Vera-Colina et al., 2014; Pozuelo, J., Labatut, G., &amp; Veres, E., 2010)</w:t>
      </w:r>
      <w:r w:rsidR="0067693F" w:rsidRPr="007855F6">
        <w:rPr>
          <w:rFonts w:ascii="Arial" w:hAnsi="Arial" w:cs="Arial"/>
        </w:rPr>
        <w:t>.</w:t>
      </w:r>
      <w:r w:rsidRPr="007855F6">
        <w:rPr>
          <w:rFonts w:ascii="Arial" w:hAnsi="Arial" w:cs="Arial"/>
        </w:rPr>
        <w:t xml:space="preserve"> Así mismo se motivarán temas asociados a</w:t>
      </w:r>
      <w:r w:rsidRPr="007855F6">
        <w:rPr>
          <w:rFonts w:ascii="Arial" w:hAnsi="Arial" w:cs="Arial"/>
          <w:sz w:val="20"/>
          <w:szCs w:val="20"/>
        </w:rPr>
        <w:t xml:space="preserve"> con la p</w:t>
      </w:r>
      <w:r w:rsidRPr="007855F6">
        <w:rPr>
          <w:rFonts w:ascii="Arial" w:hAnsi="Arial" w:cs="Arial"/>
        </w:rPr>
        <w:t>rospectiva y el desarrollo organizacional, los fundamentos e implicaciones de la teoría financiera, teorización y dinámicas del mercado bursátil, así como la formulación y el análisis de</w:t>
      </w:r>
      <w:r w:rsidR="00545945" w:rsidRPr="007855F6">
        <w:rPr>
          <w:rFonts w:ascii="Arial" w:hAnsi="Arial" w:cs="Arial"/>
        </w:rPr>
        <w:t xml:space="preserve"> explicaciones sobre los factores que afectan la gestión y desempeño empresarial en las Organizaciones.</w:t>
      </w:r>
    </w:p>
    <w:p w14:paraId="4CD1604C" w14:textId="77777777" w:rsidR="00856EED" w:rsidRPr="007855F6" w:rsidRDefault="00856EED" w:rsidP="007855F6">
      <w:pPr>
        <w:pStyle w:val="Ttulo3"/>
        <w:spacing w:before="0" w:line="480" w:lineRule="auto"/>
        <w:rPr>
          <w:rFonts w:ascii="Arial" w:hAnsi="Arial" w:cs="Arial"/>
          <w:sz w:val="22"/>
          <w:szCs w:val="22"/>
        </w:rPr>
      </w:pPr>
      <w:r w:rsidRPr="007855F6">
        <w:rPr>
          <w:rFonts w:ascii="Arial" w:hAnsi="Arial" w:cs="Arial"/>
          <w:sz w:val="22"/>
          <w:szCs w:val="22"/>
        </w:rPr>
        <w:t>Referentes Bibliográficos</w:t>
      </w:r>
    </w:p>
    <w:p w14:paraId="3EE29CEE" w14:textId="77777777" w:rsidR="003C0442" w:rsidRPr="007855F6" w:rsidRDefault="003C0442" w:rsidP="007855F6">
      <w:pPr>
        <w:spacing w:after="0" w:line="480" w:lineRule="auto"/>
        <w:ind w:left="567" w:hanging="567"/>
        <w:jc w:val="both"/>
        <w:rPr>
          <w:rFonts w:ascii="Arial" w:hAnsi="Arial" w:cs="Arial"/>
        </w:rPr>
      </w:pPr>
      <w:r w:rsidRPr="007855F6">
        <w:rPr>
          <w:rFonts w:ascii="Arial" w:hAnsi="Arial" w:cs="Arial"/>
        </w:rPr>
        <w:t>Benavente H., J. M., &amp; Külzer S., C. (2008). Creación y destrucción de empresas en Chile. Estudios de Economia, 35(2), 215-239.</w:t>
      </w:r>
    </w:p>
    <w:p w14:paraId="30A5CC88" w14:textId="16AB29EF" w:rsidR="003C0442" w:rsidRPr="007855F6" w:rsidRDefault="003C0442" w:rsidP="007855F6">
      <w:pPr>
        <w:spacing w:after="0" w:line="480" w:lineRule="auto"/>
        <w:ind w:left="567" w:hanging="567"/>
        <w:jc w:val="both"/>
        <w:rPr>
          <w:rFonts w:ascii="Arial" w:hAnsi="Arial" w:cs="Arial"/>
        </w:rPr>
      </w:pPr>
      <w:r w:rsidRPr="007855F6">
        <w:rPr>
          <w:rFonts w:ascii="Arial" w:hAnsi="Arial" w:cs="Arial"/>
        </w:rPr>
        <w:t>Capera, I., &amp; Huertas A., L. E. (2018). ¿Por qué mueren las empresas? Un estudio de la interrupción de la perdurabilidad empresarial en una empresa de tecnología. UNIVERSIDAD DEL ROSARIO. Recuperado de http://e-journal.uajy.ac.id/14649/1/JURNAL.pdf</w:t>
      </w:r>
    </w:p>
    <w:p w14:paraId="13B5F6F0" w14:textId="77777777" w:rsidR="003C0442" w:rsidRPr="007855F6" w:rsidRDefault="003C0442" w:rsidP="007855F6">
      <w:pPr>
        <w:spacing w:after="0" w:line="480" w:lineRule="auto"/>
        <w:ind w:left="567" w:hanging="567"/>
        <w:jc w:val="both"/>
        <w:rPr>
          <w:rFonts w:ascii="Arial" w:hAnsi="Arial" w:cs="Arial"/>
        </w:rPr>
      </w:pPr>
      <w:r w:rsidRPr="007855F6">
        <w:rPr>
          <w:rFonts w:ascii="Arial" w:hAnsi="Arial" w:cs="Arial"/>
        </w:rPr>
        <w:t>Confederación Colombiana de Cámaras de Comercio. (2016). Nacimiento y Supervivencia de las Empresas en Colombia. Recuperado de http://www.confecamaras.org.co/cooperacion-y-competitividad/analisis-economico</w:t>
      </w:r>
    </w:p>
    <w:p w14:paraId="46CF23B6" w14:textId="77777777" w:rsidR="003C0442" w:rsidRPr="007855F6" w:rsidRDefault="003C0442" w:rsidP="007855F6">
      <w:pPr>
        <w:spacing w:after="0" w:line="480" w:lineRule="auto"/>
        <w:ind w:left="567" w:hanging="567"/>
        <w:jc w:val="both"/>
        <w:rPr>
          <w:rFonts w:ascii="Arial" w:hAnsi="Arial" w:cs="Arial"/>
        </w:rPr>
      </w:pPr>
      <w:r w:rsidRPr="007855F6">
        <w:rPr>
          <w:rFonts w:ascii="Arial" w:hAnsi="Arial" w:cs="Arial"/>
        </w:rPr>
        <w:t>Confederación Colombiana de Cámaras de Comercio. (2017). Determinantes del crecimiento acelerado de las empresas en Colombia, 24.</w:t>
      </w:r>
    </w:p>
    <w:p w14:paraId="22EB6EAA" w14:textId="11E92EE2" w:rsidR="004A1A3B" w:rsidRPr="007855F6" w:rsidRDefault="003C0442" w:rsidP="007855F6">
      <w:pPr>
        <w:spacing w:after="0" w:line="480" w:lineRule="auto"/>
        <w:ind w:left="567" w:hanging="567"/>
        <w:jc w:val="both"/>
        <w:rPr>
          <w:rFonts w:ascii="Arial" w:hAnsi="Arial" w:cs="Arial"/>
        </w:rPr>
      </w:pPr>
      <w:r w:rsidRPr="007855F6">
        <w:rPr>
          <w:rFonts w:ascii="Arial" w:hAnsi="Arial" w:cs="Arial"/>
        </w:rPr>
        <w:lastRenderedPageBreak/>
        <w:t>Confederación Colombiana de Cámaras de Comercio. (2018). Nuevos hallazgos de la supervivencia y crecimiento de las empresas en Colombia, 32. Recuperado de http://www.confecamaras.org.co/phocadownload/2018/Cuadernos_Análisis_Económico/Cuaderno_demografia_empresarial/Cartilla17.pdf</w:t>
      </w:r>
    </w:p>
    <w:p w14:paraId="49DED236" w14:textId="77777777" w:rsidR="003C0442" w:rsidRPr="007855F6" w:rsidRDefault="003C0442" w:rsidP="007855F6">
      <w:pPr>
        <w:spacing w:after="0" w:line="480" w:lineRule="auto"/>
        <w:ind w:left="567" w:hanging="567"/>
        <w:jc w:val="both"/>
        <w:rPr>
          <w:rFonts w:ascii="Arial" w:hAnsi="Arial" w:cs="Arial"/>
          <w:lang w:val="en-US"/>
        </w:rPr>
      </w:pPr>
      <w:r w:rsidRPr="007855F6">
        <w:rPr>
          <w:rFonts w:ascii="Arial" w:hAnsi="Arial" w:cs="Arial"/>
        </w:rPr>
        <w:t xml:space="preserve">Christie, T., &amp; Sjoquist, D. L. (2012). </w:t>
      </w:r>
      <w:r w:rsidRPr="007855F6">
        <w:rPr>
          <w:rFonts w:ascii="Arial" w:hAnsi="Arial" w:cs="Arial"/>
          <w:lang w:val="en-US"/>
        </w:rPr>
        <w:t xml:space="preserve">New Business Survival in Georgia : Exploring. Growth and Change, 43(1), 110-142. https://doi.org/10.1111/j.1468-2257.2011.00579.x </w:t>
      </w:r>
    </w:p>
    <w:p w14:paraId="2647F102" w14:textId="77777777" w:rsidR="003C0442" w:rsidRPr="007855F6" w:rsidRDefault="003C0442" w:rsidP="007855F6">
      <w:pPr>
        <w:spacing w:after="0" w:line="480" w:lineRule="auto"/>
        <w:ind w:left="567" w:hanging="567"/>
        <w:jc w:val="both"/>
        <w:rPr>
          <w:rFonts w:ascii="Arial" w:hAnsi="Arial" w:cs="Arial"/>
          <w:lang w:val="en-US"/>
        </w:rPr>
      </w:pPr>
      <w:r w:rsidRPr="007855F6">
        <w:rPr>
          <w:rFonts w:ascii="Arial" w:hAnsi="Arial" w:cs="Arial"/>
          <w:lang w:val="en-US"/>
        </w:rPr>
        <w:t>Dunne, J. P., &amp; Masenyetse, R. (2015). The Determinants of Firm Survival in South Africa, (September), 2-4</w:t>
      </w:r>
    </w:p>
    <w:p w14:paraId="39B8501F" w14:textId="3A976E00" w:rsidR="003C0442" w:rsidRPr="007855F6" w:rsidRDefault="003C0442" w:rsidP="007855F6">
      <w:pPr>
        <w:spacing w:after="0" w:line="480" w:lineRule="auto"/>
        <w:ind w:left="567" w:hanging="567"/>
        <w:jc w:val="both"/>
        <w:rPr>
          <w:rFonts w:ascii="Arial" w:hAnsi="Arial" w:cs="Arial"/>
        </w:rPr>
      </w:pPr>
      <w:r w:rsidRPr="007855F6">
        <w:rPr>
          <w:rFonts w:ascii="Arial" w:hAnsi="Arial" w:cs="Arial"/>
        </w:rPr>
        <w:t>Espinosa, F. R., Molina, Z. A. M., &amp; Vera-Colina, M. A. (2015). Fracaso empresarial de las pequeñas y medianas empresas (pymes) en Colombia. Suma de Negocios, 6(13), 29–41. https://doi.org/10.1016/j.sumneg.2015.08.003</w:t>
      </w:r>
    </w:p>
    <w:p w14:paraId="5E63C559" w14:textId="35D8BD48" w:rsidR="003C0442" w:rsidRPr="007855F6" w:rsidRDefault="003C0442" w:rsidP="007855F6">
      <w:pPr>
        <w:spacing w:after="0" w:line="480" w:lineRule="auto"/>
        <w:ind w:left="567" w:hanging="567"/>
        <w:jc w:val="both"/>
        <w:rPr>
          <w:rFonts w:ascii="Arial" w:hAnsi="Arial" w:cs="Arial"/>
        </w:rPr>
      </w:pPr>
      <w:r w:rsidRPr="007855F6">
        <w:rPr>
          <w:rFonts w:ascii="Arial" w:hAnsi="Arial" w:cs="Arial"/>
        </w:rPr>
        <w:t>Laitón, S.; López, J. (2018). Estado del arte sobre problemáticas financieras en pymes: estudio para América Latina. Revista Escuela de Administracion de Negocios, (85), 163 – 179.</w:t>
      </w:r>
    </w:p>
    <w:p w14:paraId="3A19609C" w14:textId="7AC8BC5F" w:rsidR="003C0442" w:rsidRPr="007855F6" w:rsidRDefault="0047575B" w:rsidP="007855F6">
      <w:pPr>
        <w:spacing w:after="0" w:line="480" w:lineRule="auto"/>
        <w:ind w:left="567" w:hanging="567"/>
        <w:jc w:val="both"/>
        <w:rPr>
          <w:rFonts w:ascii="Arial" w:hAnsi="Arial" w:cs="Arial"/>
        </w:rPr>
      </w:pPr>
      <w:r w:rsidRPr="007855F6">
        <w:rPr>
          <w:rFonts w:ascii="Arial" w:hAnsi="Arial" w:cs="Arial"/>
        </w:rPr>
        <w:t>Pozuelo, J., Labatut, G., &amp; Veres, E. (2010). Análisis descriptivo de los procesos de fracaso empresarial en microempresas mediante técnicas multivariantes. Revista Europea de Dirección y Economía de la Empresa, 19, 47-66.</w:t>
      </w:r>
    </w:p>
    <w:p w14:paraId="01EF71DD" w14:textId="56BFC85D" w:rsidR="0047575B" w:rsidRPr="007855F6" w:rsidRDefault="0047575B" w:rsidP="007855F6">
      <w:pPr>
        <w:spacing w:after="0" w:line="480" w:lineRule="auto"/>
        <w:ind w:left="567" w:hanging="567"/>
        <w:jc w:val="both"/>
        <w:rPr>
          <w:rFonts w:ascii="Arial" w:hAnsi="Arial" w:cs="Arial"/>
        </w:rPr>
      </w:pPr>
      <w:r w:rsidRPr="007855F6">
        <w:rPr>
          <w:rFonts w:ascii="Arial" w:hAnsi="Arial" w:cs="Arial"/>
        </w:rPr>
        <w:t>Segarra i Blasco, A., &amp; Teruel Carrizosa, M. (2007). Creación y supervivencia de las nuevas empresas en las manufacturas y los servicios. Economía industrial, (363), 47-58.</w:t>
      </w:r>
    </w:p>
    <w:p w14:paraId="5EC3BAD8" w14:textId="77777777" w:rsidR="0047575B" w:rsidRPr="007855F6" w:rsidRDefault="0047575B" w:rsidP="007855F6">
      <w:pPr>
        <w:spacing w:after="0" w:line="480" w:lineRule="auto"/>
        <w:ind w:left="567" w:hanging="567"/>
        <w:jc w:val="both"/>
        <w:rPr>
          <w:rFonts w:ascii="Arial" w:hAnsi="Arial" w:cs="Arial"/>
          <w:lang w:val="en-US"/>
        </w:rPr>
      </w:pPr>
      <w:r w:rsidRPr="007855F6">
        <w:rPr>
          <w:rFonts w:ascii="Arial" w:hAnsi="Arial" w:cs="Arial"/>
        </w:rPr>
        <w:t xml:space="preserve">Vera-Colina, Mary A; Melgarejo-Molina, Zuray A; Mora-Riapira, Edwin H (2014). "Acceso al financiamiento en Pymes colombianas: una mirada desde sus indicadores financieros". </w:t>
      </w:r>
      <w:r w:rsidRPr="007855F6">
        <w:rPr>
          <w:rFonts w:ascii="Arial" w:hAnsi="Arial" w:cs="Arial"/>
          <w:lang w:val="en-US"/>
        </w:rPr>
        <w:t>INNOVAR, 24 (53), 149-160.</w:t>
      </w:r>
    </w:p>
    <w:p w14:paraId="16766B8F" w14:textId="15E3DBD8" w:rsidR="0047575B" w:rsidRPr="007855F6" w:rsidRDefault="0047575B" w:rsidP="007855F6">
      <w:pPr>
        <w:spacing w:after="0" w:line="480" w:lineRule="auto"/>
        <w:ind w:left="567" w:hanging="567"/>
        <w:jc w:val="both"/>
        <w:rPr>
          <w:rFonts w:ascii="Arial" w:hAnsi="Arial" w:cs="Arial"/>
        </w:rPr>
      </w:pPr>
      <w:r w:rsidRPr="007855F6">
        <w:rPr>
          <w:rFonts w:ascii="Arial" w:hAnsi="Arial" w:cs="Arial"/>
          <w:lang w:val="en-US"/>
        </w:rPr>
        <w:lastRenderedPageBreak/>
        <w:t xml:space="preserve">Vera-Colina, Mary A; Rodríguez, Guillermo, Melgarejo Zuray (2011) "Financial Planning and Access to Financing in Small and Medium-sized Companies in the Venezuelan Manufacturing Sector". </w:t>
      </w:r>
      <w:r w:rsidRPr="007855F6">
        <w:rPr>
          <w:rFonts w:ascii="Arial" w:hAnsi="Arial" w:cs="Arial"/>
        </w:rPr>
        <w:t>INNOVAR, 21 (42) 99-111.</w:t>
      </w:r>
    </w:p>
    <w:p w14:paraId="41D0D3DC" w14:textId="0EA2E9A5" w:rsidR="00E80ED3" w:rsidRPr="007855F6" w:rsidRDefault="00E80ED3" w:rsidP="007855F6">
      <w:pPr>
        <w:spacing w:after="0" w:line="480" w:lineRule="auto"/>
        <w:ind w:left="567" w:hanging="567"/>
        <w:jc w:val="both"/>
        <w:rPr>
          <w:rFonts w:ascii="Arial" w:hAnsi="Arial" w:cs="Arial"/>
        </w:rPr>
      </w:pPr>
    </w:p>
    <w:p w14:paraId="70EBF070" w14:textId="02E47338" w:rsidR="00C67366" w:rsidRPr="007855F6" w:rsidRDefault="00146786" w:rsidP="007855F6">
      <w:pPr>
        <w:pStyle w:val="Ttulo2"/>
        <w:numPr>
          <w:ilvl w:val="0"/>
          <w:numId w:val="27"/>
        </w:numPr>
        <w:spacing w:before="0" w:line="480" w:lineRule="auto"/>
        <w:rPr>
          <w:rFonts w:ascii="Arial" w:hAnsi="Arial" w:cs="Arial"/>
          <w:sz w:val="24"/>
          <w:szCs w:val="24"/>
        </w:rPr>
      </w:pPr>
      <w:r w:rsidRPr="007855F6">
        <w:rPr>
          <w:rFonts w:ascii="Arial" w:hAnsi="Arial" w:cs="Arial"/>
          <w:sz w:val="24"/>
          <w:szCs w:val="24"/>
        </w:rPr>
        <w:t>Responsabilidad Social y Accountability</w:t>
      </w:r>
    </w:p>
    <w:p w14:paraId="7077DD8B" w14:textId="2BF2B947" w:rsidR="004A1A3B" w:rsidRPr="007855F6" w:rsidRDefault="00E32B3C" w:rsidP="007855F6">
      <w:pPr>
        <w:spacing w:after="0" w:line="480" w:lineRule="auto"/>
        <w:ind w:firstLine="708"/>
        <w:jc w:val="both"/>
        <w:rPr>
          <w:rFonts w:ascii="Arial" w:hAnsi="Arial" w:cs="Arial"/>
        </w:rPr>
      </w:pPr>
      <w:r w:rsidRPr="007855F6">
        <w:rPr>
          <w:rFonts w:ascii="Arial" w:hAnsi="Arial" w:cs="Arial"/>
        </w:rPr>
        <w:t xml:space="preserve">El proceso de reporte y rendición de cuentas es uno de los factores de mayor interés por los grupos de interés de cualquier organización, y dada la hiperconectividad y los niveles de información, es preponderante la necesidad de que cada organización focalice los resultados en un proceso de reporte bajo principios de transparencia, coherencia y utilidad de la información. Este esquema de rendición de cuentas hace parte de un constructo mucho más grande y complejo, la responsabilidad social empresarial (RSE), la cuál se puede entender como las obligaciones que se derivan del impacto  de las organizaciones  en el ámbito social y ambiental </w:t>
      </w:r>
      <w:r w:rsidRPr="007855F6">
        <w:rPr>
          <w:rFonts w:ascii="Arial" w:hAnsi="Arial" w:cs="Arial"/>
        </w:rPr>
        <w:fldChar w:fldCharType="begin" w:fldLock="1"/>
      </w:r>
      <w:r w:rsidRPr="007855F6">
        <w:rPr>
          <w:rFonts w:ascii="Arial" w:hAnsi="Arial" w:cs="Arial"/>
        </w:rPr>
        <w:instrText>ADDIN CSL_CITATION {"citationItems":[{"id":"ITEM-1","itemData":{"DOI":"10.4067/S0718-07642019000500001","ISSN":"07180764","author":[{"dropping-particle":"","family":"León","given":"Alfonso Pulido","non-dropping-particle":"","parse-names":false,"suffix":""}],"container-title":"Informacion Tecnologica","id":"ITEM-1","issue":"5","issued":{"date-parts":[["2019"]]},"title":"Responsabilidad Social Empresarial","type":"article-journal","volume":"30"},"uris":["http://www.mendeley.com/documents/?uuid=99f9a7fc-f21b-483c-b1a2-2ad78f20b8ee"]}],"mendeley":{"formattedCitation":"(León, 2019)","plainTextFormattedCitation":"(León, 2019)","previouslyFormattedCitation":"(León, 2019)"},"properties":{"noteIndex":0},"schema":"https://github.com/citation-style-language/schema/raw/master/csl-citation.json"}</w:instrText>
      </w:r>
      <w:r w:rsidRPr="007855F6">
        <w:rPr>
          <w:rFonts w:ascii="Arial" w:hAnsi="Arial" w:cs="Arial"/>
        </w:rPr>
        <w:fldChar w:fldCharType="separate"/>
      </w:r>
      <w:r w:rsidRPr="007855F6">
        <w:rPr>
          <w:rFonts w:ascii="Arial" w:hAnsi="Arial" w:cs="Arial"/>
          <w:noProof/>
        </w:rPr>
        <w:t>(León, 2019)</w:t>
      </w:r>
      <w:r w:rsidRPr="007855F6">
        <w:rPr>
          <w:rFonts w:ascii="Arial" w:hAnsi="Arial" w:cs="Arial"/>
        </w:rPr>
        <w:fldChar w:fldCharType="end"/>
      </w:r>
      <w:r w:rsidRPr="007855F6">
        <w:rPr>
          <w:rFonts w:ascii="Arial" w:hAnsi="Arial" w:cs="Arial"/>
        </w:rPr>
        <w:t>.</w:t>
      </w:r>
    </w:p>
    <w:p w14:paraId="637E5D72" w14:textId="77777777" w:rsidR="000066BB" w:rsidRPr="007855F6" w:rsidRDefault="00E32B3C" w:rsidP="007855F6">
      <w:pPr>
        <w:spacing w:after="0" w:line="480" w:lineRule="auto"/>
        <w:ind w:firstLine="708"/>
        <w:jc w:val="both"/>
        <w:rPr>
          <w:rFonts w:ascii="Arial" w:hAnsi="Arial" w:cs="Arial"/>
        </w:rPr>
      </w:pPr>
      <w:r w:rsidRPr="007855F6">
        <w:rPr>
          <w:rFonts w:ascii="Arial" w:hAnsi="Arial" w:cs="Arial"/>
        </w:rPr>
        <w:t xml:space="preserve">Estas obligaciones y compromisos inherentes al quehacer organizacional incluye factores legales y éticos, tanto nacionales como internacionales, que buscan contrarrestar los impactos que las organizaciones producen en el ámbito social, laboral, medioambiental y de los derechos humanos a través de su operación y negociaciones </w:t>
      </w:r>
      <w:r w:rsidRPr="007855F6">
        <w:rPr>
          <w:rFonts w:ascii="Arial" w:hAnsi="Arial" w:cs="Arial"/>
        </w:rPr>
        <w:fldChar w:fldCharType="begin" w:fldLock="1"/>
      </w:r>
      <w:r w:rsidR="00B97624" w:rsidRPr="007855F6">
        <w:rPr>
          <w:rFonts w:ascii="Arial" w:hAnsi="Arial" w:cs="Arial"/>
        </w:rPr>
        <w:instrText>ADDIN CSL_CITATION {"citationItems":[{"id":"ITEM-1","itemData":{"DOI":"10.4067/S0718-07642019000500001","ISSN":"07180764","author":[{"dropping-particle":"","family":"León","given":"Alfonso Pulido","non-dropping-particle":"","parse-names":false,"suffix":""}],"container-title":"Informacion Tecnologica","id":"ITEM-1","issue":"5","issued":{"date-parts":[["2019"]]},"title":"Responsabilidad Social Empresarial","type":"article-journal","volume":"30"},"uris":["http://www.mendeley.com/documents/?uuid=99f9a7fc-f21b-483c-b1a2-2ad78f20b8ee"]},{"id":"ITEM-2","itemData":{"author":[{"dropping-particle":"","family":"Javier","given":"Francisco","non-dropping-particle":"","parse-names":false,"suffix":""},{"dropping-particle":"","family":"Responsabilidad","given":"Garrido M","non-dropping-particle":"","parse-names":false,"suffix":""},{"dropping-particle":"","family":"Capriotti","given":"Paul","non-dropping-particle":"","parse-names":false,"suffix":""}],"id":"ITEM-2","issue":"December","issued":{"date-parts":[["2018"]]},"title":"Hacia una Reputación Sustentable para el Siglo XXI","type":"article-journal"},"uris":["http://www.mendeley.com/documents/?uuid=b86a51f4-59a8-497e-a23e-68207c41d443"]}],"mendeley":{"formattedCitation":"(Javier et al., 2018; León, 2019)","plainTextFormattedCitation":"(Javier et al., 2018; León, 2019)","previouslyFormattedCitation":"(Javier et al., 2018; León, 2019)"},"properties":{"noteIndex":0},"schema":"https://github.com/citation-style-language/schema/raw/master/csl-citation.json"}</w:instrText>
      </w:r>
      <w:r w:rsidRPr="007855F6">
        <w:rPr>
          <w:rFonts w:ascii="Arial" w:hAnsi="Arial" w:cs="Arial"/>
        </w:rPr>
        <w:fldChar w:fldCharType="separate"/>
      </w:r>
      <w:r w:rsidR="000C7D2F" w:rsidRPr="007855F6">
        <w:rPr>
          <w:rFonts w:ascii="Arial" w:hAnsi="Arial" w:cs="Arial"/>
          <w:noProof/>
        </w:rPr>
        <w:t>(Javier et al., 2018; León, 2019)</w:t>
      </w:r>
      <w:r w:rsidRPr="007855F6">
        <w:rPr>
          <w:rFonts w:ascii="Arial" w:hAnsi="Arial" w:cs="Arial"/>
        </w:rPr>
        <w:fldChar w:fldCharType="end"/>
      </w:r>
      <w:r w:rsidRPr="007855F6">
        <w:rPr>
          <w:rFonts w:ascii="Arial" w:hAnsi="Arial" w:cs="Arial"/>
        </w:rPr>
        <w:t>.</w:t>
      </w:r>
      <w:r w:rsidR="000C7D2F" w:rsidRPr="007855F6">
        <w:rPr>
          <w:rFonts w:ascii="Arial" w:hAnsi="Arial" w:cs="Arial"/>
        </w:rPr>
        <w:t xml:space="preserve"> </w:t>
      </w:r>
    </w:p>
    <w:p w14:paraId="657B8E35" w14:textId="01D3BACE" w:rsidR="004255C7" w:rsidRPr="007855F6" w:rsidRDefault="000C7D2F" w:rsidP="007855F6">
      <w:pPr>
        <w:spacing w:after="0" w:line="480" w:lineRule="auto"/>
        <w:ind w:firstLine="708"/>
        <w:jc w:val="both"/>
        <w:rPr>
          <w:rFonts w:ascii="Arial" w:hAnsi="Arial" w:cs="Arial"/>
        </w:rPr>
      </w:pPr>
      <w:r w:rsidRPr="007855F6">
        <w:rPr>
          <w:rFonts w:ascii="Arial" w:hAnsi="Arial" w:cs="Arial"/>
        </w:rPr>
        <w:t>Adicionalmente, el mundo digital y los nuevos esquemas de mercado hacen que los grupos de interés sean más vulnerables a las decisiones de las organizaciones, así mismo las empresas son más sensibles con el manejo de sus procesos e información, razón por la cual es importante que desde las gerencias se protocolicen actividades y metodologías de c</w:t>
      </w:r>
      <w:r w:rsidR="004255C7" w:rsidRPr="007855F6">
        <w:rPr>
          <w:rFonts w:ascii="Arial" w:hAnsi="Arial" w:cs="Arial"/>
        </w:rPr>
        <w:t xml:space="preserve">iberseguridad y </w:t>
      </w:r>
      <w:r w:rsidRPr="007855F6">
        <w:rPr>
          <w:rFonts w:ascii="Arial" w:hAnsi="Arial" w:cs="Arial"/>
        </w:rPr>
        <w:t xml:space="preserve">de </w:t>
      </w:r>
      <w:r w:rsidR="004255C7" w:rsidRPr="007855F6">
        <w:rPr>
          <w:rFonts w:ascii="Arial" w:hAnsi="Arial" w:cs="Arial"/>
        </w:rPr>
        <w:t>inteligencia artificial como herramienta eficaz para combatir la corrupción</w:t>
      </w:r>
      <w:r w:rsidRPr="007855F6">
        <w:rPr>
          <w:rFonts w:ascii="Arial" w:hAnsi="Arial" w:cs="Arial"/>
        </w:rPr>
        <w:t>, y poder salvaguardar su información y los intereses de sus grupos de interés.</w:t>
      </w:r>
    </w:p>
    <w:p w14:paraId="78E5CCAD" w14:textId="0A5308F9" w:rsidR="00B97624" w:rsidRPr="007855F6" w:rsidRDefault="000C7D2F" w:rsidP="007855F6">
      <w:pPr>
        <w:spacing w:after="0" w:line="480" w:lineRule="auto"/>
        <w:ind w:firstLine="708"/>
        <w:jc w:val="both"/>
        <w:rPr>
          <w:rFonts w:ascii="Arial" w:hAnsi="Arial" w:cs="Arial"/>
        </w:rPr>
      </w:pPr>
      <w:r w:rsidRPr="007855F6">
        <w:rPr>
          <w:rFonts w:ascii="Arial" w:hAnsi="Arial" w:cs="Arial"/>
        </w:rPr>
        <w:lastRenderedPageBreak/>
        <w:t xml:space="preserve">Por lo anterior, se esquematiza la línea de investigación denominada “Responsabilidad social y Accountability” </w:t>
      </w:r>
      <w:r w:rsidR="00B97624" w:rsidRPr="007855F6">
        <w:rPr>
          <w:rFonts w:ascii="Arial" w:hAnsi="Arial" w:cs="Arial"/>
        </w:rPr>
        <w:t xml:space="preserve">que plantea retos frente al entendimiento de los procesos de reporte en las organizaciones, la validación de cumplimiento de estos requerimientos, las necesidades de reporte en una era digital suprainformada, los impactos organizacionales de los procesos de accountability y como se direccionan las organizaciones frente a los temas relevantes de su entorno, como el medio ambiente o la sociedad. Así mismo, se involucran nuevas tendencias y requerimientos en los procesos de esquematización de la Responsabilidad Social al interior de las organizaciones, como lo son </w:t>
      </w:r>
      <w:r w:rsidR="00B97624" w:rsidRPr="007855F6">
        <w:rPr>
          <w:rFonts w:ascii="Arial" w:hAnsi="Arial" w:cs="Arial"/>
        </w:rPr>
        <w:fldChar w:fldCharType="begin" w:fldLock="1"/>
      </w:r>
      <w:r w:rsidR="00104526" w:rsidRPr="007855F6">
        <w:rPr>
          <w:rFonts w:ascii="Arial" w:hAnsi="Arial" w:cs="Arial"/>
        </w:rPr>
        <w:instrText>ADDIN CSL_CITATION {"citationItems":[{"id":"ITEM-1","itemData":{"author":[{"dropping-particle":"","family":"Javier","given":"Francisco","non-dropping-particle":"","parse-names":false,"suffix":""},{"dropping-particle":"","family":"Responsabilidad","given":"Garrido M","non-dropping-particle":"","parse-names":false,"suffix":""},{"dropping-particle":"","family":"Capriotti","given":"Paul","non-dropping-particle":"","parse-names":false,"suffix":""}],"id":"ITEM-1","issue":"December","issued":{"date-parts":[["2018"]]},"title":"Hacia una Reputación Sustentable para el Siglo XXI","type":"article-journal"},"suffix":"Capitulo 6","uris":["http://www.mendeley.com/documents/?uuid=b86a51f4-59a8-497e-a23e-68207c41d443"]}],"mendeley":{"formattedCitation":"(Javier et al., 2018 Capitulo 6)","plainTextFormattedCitation":"(Javier et al., 2018 Capitulo 6)","previouslyFormattedCitation":"(Javier et al., 2018 Capitulo 6)"},"properties":{"noteIndex":0},"schema":"https://github.com/citation-style-language/schema/raw/master/csl-citation.json"}</w:instrText>
      </w:r>
      <w:r w:rsidR="00B97624" w:rsidRPr="007855F6">
        <w:rPr>
          <w:rFonts w:ascii="Arial" w:hAnsi="Arial" w:cs="Arial"/>
        </w:rPr>
        <w:fldChar w:fldCharType="separate"/>
      </w:r>
      <w:r w:rsidR="00B97624" w:rsidRPr="007855F6">
        <w:rPr>
          <w:rFonts w:ascii="Arial" w:hAnsi="Arial" w:cs="Arial"/>
          <w:noProof/>
        </w:rPr>
        <w:t>(Javier et al., 2018 Capitulo 6)</w:t>
      </w:r>
      <w:r w:rsidR="00B97624" w:rsidRPr="007855F6">
        <w:rPr>
          <w:rFonts w:ascii="Arial" w:hAnsi="Arial" w:cs="Arial"/>
        </w:rPr>
        <w:fldChar w:fldCharType="end"/>
      </w:r>
      <w:r w:rsidR="00B97624" w:rsidRPr="007855F6">
        <w:rPr>
          <w:rFonts w:ascii="Arial" w:hAnsi="Arial" w:cs="Arial"/>
        </w:rPr>
        <w:t xml:space="preserve">: </w:t>
      </w:r>
    </w:p>
    <w:p w14:paraId="3B416BF5" w14:textId="77777777" w:rsidR="00B97624" w:rsidRPr="007855F6" w:rsidRDefault="00B97624" w:rsidP="007855F6">
      <w:pPr>
        <w:pStyle w:val="Prrafodelista"/>
        <w:numPr>
          <w:ilvl w:val="0"/>
          <w:numId w:val="21"/>
        </w:numPr>
        <w:spacing w:after="0" w:line="480" w:lineRule="auto"/>
        <w:jc w:val="both"/>
        <w:rPr>
          <w:rFonts w:ascii="Arial" w:hAnsi="Arial" w:cs="Arial"/>
        </w:rPr>
      </w:pPr>
      <w:r w:rsidRPr="007855F6">
        <w:rPr>
          <w:rFonts w:ascii="Arial" w:hAnsi="Arial" w:cs="Arial"/>
        </w:rPr>
        <w:t xml:space="preserve">Trabajar para un consumidor más informado y exigente; </w:t>
      </w:r>
    </w:p>
    <w:p w14:paraId="01A9D321" w14:textId="77777777" w:rsidR="00B97624" w:rsidRPr="007855F6" w:rsidRDefault="00B97624" w:rsidP="007855F6">
      <w:pPr>
        <w:pStyle w:val="Prrafodelista"/>
        <w:numPr>
          <w:ilvl w:val="0"/>
          <w:numId w:val="21"/>
        </w:numPr>
        <w:spacing w:after="0" w:line="480" w:lineRule="auto"/>
        <w:jc w:val="both"/>
        <w:rPr>
          <w:rFonts w:ascii="Arial" w:hAnsi="Arial" w:cs="Arial"/>
        </w:rPr>
      </w:pPr>
      <w:r w:rsidRPr="007855F6">
        <w:rPr>
          <w:rFonts w:ascii="Arial" w:hAnsi="Arial" w:cs="Arial"/>
        </w:rPr>
        <w:t xml:space="preserve">Acercamiento a los stakeholders mediante la recolección y entendimiento de la información; </w:t>
      </w:r>
    </w:p>
    <w:p w14:paraId="4ADD02BE" w14:textId="2CAA3151" w:rsidR="000C7D2F" w:rsidRPr="007855F6" w:rsidRDefault="00B97624" w:rsidP="007855F6">
      <w:pPr>
        <w:pStyle w:val="Prrafodelista"/>
        <w:numPr>
          <w:ilvl w:val="0"/>
          <w:numId w:val="21"/>
        </w:numPr>
        <w:spacing w:after="0" w:line="480" w:lineRule="auto"/>
        <w:jc w:val="both"/>
        <w:rPr>
          <w:rFonts w:ascii="Arial" w:hAnsi="Arial" w:cs="Arial"/>
        </w:rPr>
      </w:pPr>
      <w:r w:rsidRPr="007855F6">
        <w:rPr>
          <w:rFonts w:ascii="Arial" w:hAnsi="Arial" w:cs="Arial"/>
        </w:rPr>
        <w:t>Presiones frente al manejo del medio ambiente;</w:t>
      </w:r>
    </w:p>
    <w:p w14:paraId="1832BDFB" w14:textId="3C3740B6" w:rsidR="00B97624" w:rsidRPr="007855F6" w:rsidRDefault="00B97624" w:rsidP="007855F6">
      <w:pPr>
        <w:pStyle w:val="Prrafodelista"/>
        <w:numPr>
          <w:ilvl w:val="0"/>
          <w:numId w:val="21"/>
        </w:numPr>
        <w:spacing w:after="0" w:line="480" w:lineRule="auto"/>
        <w:jc w:val="both"/>
        <w:rPr>
          <w:rFonts w:ascii="Arial" w:hAnsi="Arial" w:cs="Arial"/>
        </w:rPr>
      </w:pPr>
      <w:r w:rsidRPr="007855F6">
        <w:rPr>
          <w:rFonts w:ascii="Arial" w:hAnsi="Arial" w:cs="Arial"/>
        </w:rPr>
        <w:t>Competencia global con sensibilidad local</w:t>
      </w:r>
    </w:p>
    <w:p w14:paraId="2EBA6128" w14:textId="3EF235D7" w:rsidR="00B97624" w:rsidRPr="007855F6" w:rsidRDefault="00B97624" w:rsidP="007855F6">
      <w:pPr>
        <w:pStyle w:val="Prrafodelista"/>
        <w:numPr>
          <w:ilvl w:val="0"/>
          <w:numId w:val="21"/>
        </w:numPr>
        <w:spacing w:after="0" w:line="480" w:lineRule="auto"/>
        <w:jc w:val="both"/>
        <w:rPr>
          <w:rFonts w:ascii="Arial" w:hAnsi="Arial" w:cs="Arial"/>
        </w:rPr>
      </w:pPr>
      <w:r w:rsidRPr="007855F6">
        <w:rPr>
          <w:rFonts w:ascii="Arial" w:hAnsi="Arial" w:cs="Arial"/>
        </w:rPr>
        <w:t>Empoderamiento del empleado como una constante</w:t>
      </w:r>
    </w:p>
    <w:p w14:paraId="6D086167" w14:textId="1EC04925" w:rsidR="00B97624" w:rsidRPr="007855F6" w:rsidRDefault="00B97624" w:rsidP="007855F6">
      <w:pPr>
        <w:pStyle w:val="Prrafodelista"/>
        <w:numPr>
          <w:ilvl w:val="0"/>
          <w:numId w:val="21"/>
        </w:numPr>
        <w:spacing w:after="0" w:line="480" w:lineRule="auto"/>
        <w:jc w:val="both"/>
        <w:rPr>
          <w:rFonts w:ascii="Arial" w:hAnsi="Arial" w:cs="Arial"/>
        </w:rPr>
      </w:pPr>
      <w:r w:rsidRPr="007855F6">
        <w:rPr>
          <w:rFonts w:ascii="Arial" w:hAnsi="Arial" w:cs="Arial"/>
        </w:rPr>
        <w:t>Limites difusos de la estructura organizacional por los procesos de tercerización</w:t>
      </w:r>
    </w:p>
    <w:p w14:paraId="51C2C75D" w14:textId="26F6B346" w:rsidR="00B97624" w:rsidRPr="007855F6" w:rsidRDefault="00B97624" w:rsidP="007855F6">
      <w:pPr>
        <w:pStyle w:val="Prrafodelista"/>
        <w:numPr>
          <w:ilvl w:val="0"/>
          <w:numId w:val="21"/>
        </w:numPr>
        <w:spacing w:after="0" w:line="480" w:lineRule="auto"/>
        <w:jc w:val="both"/>
        <w:rPr>
          <w:rFonts w:ascii="Arial" w:hAnsi="Arial" w:cs="Arial"/>
        </w:rPr>
      </w:pPr>
      <w:r w:rsidRPr="007855F6">
        <w:rPr>
          <w:rFonts w:ascii="Arial" w:hAnsi="Arial" w:cs="Arial"/>
        </w:rPr>
        <w:t>Esquemas de negociación digital</w:t>
      </w:r>
    </w:p>
    <w:p w14:paraId="614842B2" w14:textId="4708E3A4" w:rsidR="00B97624" w:rsidRPr="007855F6" w:rsidRDefault="00B97624" w:rsidP="007855F6">
      <w:pPr>
        <w:pStyle w:val="Prrafodelista"/>
        <w:numPr>
          <w:ilvl w:val="0"/>
          <w:numId w:val="21"/>
        </w:numPr>
        <w:spacing w:after="0" w:line="480" w:lineRule="auto"/>
        <w:jc w:val="both"/>
        <w:rPr>
          <w:rFonts w:ascii="Arial" w:hAnsi="Arial" w:cs="Arial"/>
        </w:rPr>
      </w:pPr>
      <w:r w:rsidRPr="007855F6">
        <w:rPr>
          <w:rFonts w:ascii="Arial" w:hAnsi="Arial" w:cs="Arial"/>
        </w:rPr>
        <w:t>Saturación y selectividad del mercado</w:t>
      </w:r>
    </w:p>
    <w:p w14:paraId="3B11F773" w14:textId="6A1803EC" w:rsidR="00B97624" w:rsidRPr="007855F6" w:rsidRDefault="00B97624" w:rsidP="007855F6">
      <w:pPr>
        <w:pStyle w:val="Prrafodelista"/>
        <w:numPr>
          <w:ilvl w:val="0"/>
          <w:numId w:val="21"/>
        </w:numPr>
        <w:spacing w:after="0" w:line="480" w:lineRule="auto"/>
        <w:jc w:val="both"/>
        <w:rPr>
          <w:rFonts w:ascii="Arial" w:hAnsi="Arial" w:cs="Arial"/>
        </w:rPr>
      </w:pPr>
      <w:r w:rsidRPr="007855F6">
        <w:rPr>
          <w:rFonts w:ascii="Arial" w:hAnsi="Arial" w:cs="Arial"/>
        </w:rPr>
        <w:t>Microsegmentación de mercado en la presentación de la oferta de valor</w:t>
      </w:r>
    </w:p>
    <w:p w14:paraId="146C1C2E" w14:textId="524F02E2" w:rsidR="00856EED" w:rsidRPr="007855F6" w:rsidRDefault="00856EED" w:rsidP="007855F6">
      <w:pPr>
        <w:pStyle w:val="Ttulo3"/>
        <w:spacing w:before="0" w:line="480" w:lineRule="auto"/>
        <w:rPr>
          <w:rFonts w:ascii="Arial" w:hAnsi="Arial" w:cs="Arial"/>
          <w:sz w:val="22"/>
          <w:szCs w:val="22"/>
        </w:rPr>
      </w:pPr>
      <w:r w:rsidRPr="007855F6">
        <w:rPr>
          <w:rFonts w:ascii="Arial" w:hAnsi="Arial" w:cs="Arial"/>
          <w:sz w:val="22"/>
          <w:szCs w:val="22"/>
        </w:rPr>
        <w:t>Referentes Bibliográficos</w:t>
      </w:r>
    </w:p>
    <w:p w14:paraId="4F28729D" w14:textId="70BE6BF4" w:rsidR="00E32B3C" w:rsidRPr="007855F6" w:rsidRDefault="00E32B3C" w:rsidP="007855F6">
      <w:pPr>
        <w:spacing w:after="0" w:line="480" w:lineRule="auto"/>
        <w:ind w:left="567" w:hanging="567"/>
        <w:jc w:val="both"/>
        <w:rPr>
          <w:rFonts w:ascii="Arial" w:hAnsi="Arial" w:cs="Arial"/>
        </w:rPr>
      </w:pPr>
      <w:r w:rsidRPr="007855F6">
        <w:rPr>
          <w:rFonts w:ascii="Arial" w:hAnsi="Arial" w:cs="Arial"/>
        </w:rPr>
        <w:t xml:space="preserve">Carrol, A.B. (1979). </w:t>
      </w:r>
      <w:r w:rsidRPr="007855F6">
        <w:rPr>
          <w:rFonts w:ascii="Arial" w:hAnsi="Arial" w:cs="Arial"/>
          <w:lang w:val="en-US"/>
        </w:rPr>
        <w:t xml:space="preserve">A three-dimensional conceptual model of corporate social performance. </w:t>
      </w:r>
      <w:r w:rsidRPr="007855F6">
        <w:rPr>
          <w:rFonts w:ascii="Arial" w:hAnsi="Arial" w:cs="Arial"/>
        </w:rPr>
        <w:t>Academy of Management Review, 4, 497-505.</w:t>
      </w:r>
    </w:p>
    <w:p w14:paraId="5025BFD8" w14:textId="47F64E58" w:rsidR="00856EED" w:rsidRPr="007855F6" w:rsidRDefault="00856EED" w:rsidP="007855F6">
      <w:pPr>
        <w:spacing w:after="0" w:line="480" w:lineRule="auto"/>
        <w:ind w:left="567" w:hanging="567"/>
        <w:jc w:val="both"/>
        <w:rPr>
          <w:rFonts w:ascii="Arial" w:hAnsi="Arial" w:cs="Arial"/>
        </w:rPr>
      </w:pPr>
      <w:r w:rsidRPr="007855F6">
        <w:rPr>
          <w:rFonts w:ascii="Arial" w:hAnsi="Arial" w:cs="Arial"/>
        </w:rPr>
        <w:t>Casson, A. A. (2018). ¿Qué es la contabilidad social y ambiental?. Revista Activos, 16(30), 127-152.</w:t>
      </w:r>
    </w:p>
    <w:p w14:paraId="33BEA473" w14:textId="2FF4747E" w:rsidR="00C67366" w:rsidRPr="007855F6" w:rsidRDefault="00C67366" w:rsidP="007855F6">
      <w:pPr>
        <w:spacing w:after="0" w:line="480" w:lineRule="auto"/>
        <w:ind w:left="567" w:hanging="567"/>
        <w:jc w:val="both"/>
        <w:rPr>
          <w:rFonts w:ascii="Arial" w:hAnsi="Arial" w:cs="Arial"/>
        </w:rPr>
      </w:pPr>
      <w:r w:rsidRPr="007855F6">
        <w:rPr>
          <w:rFonts w:ascii="Arial" w:hAnsi="Arial" w:cs="Arial"/>
        </w:rPr>
        <w:lastRenderedPageBreak/>
        <w:t>Curvelo Hassan, J. O. (2009). Hechos y eventos de la responsabilidad social: memoria histórica desde la contabilidad. Cuadernos de</w:t>
      </w:r>
      <w:r w:rsidR="00856EED" w:rsidRPr="007855F6">
        <w:rPr>
          <w:rFonts w:ascii="Arial" w:hAnsi="Arial" w:cs="Arial"/>
        </w:rPr>
        <w:t xml:space="preserve"> </w:t>
      </w:r>
      <w:r w:rsidRPr="007855F6">
        <w:rPr>
          <w:rFonts w:ascii="Arial" w:hAnsi="Arial" w:cs="Arial"/>
        </w:rPr>
        <w:t>Contabilidad 9 (25), 487-501.</w:t>
      </w:r>
    </w:p>
    <w:p w14:paraId="72AF881B" w14:textId="1CE783EB" w:rsidR="00856EED" w:rsidRPr="007855F6" w:rsidRDefault="00856EED" w:rsidP="007855F6">
      <w:pPr>
        <w:spacing w:after="0" w:line="480" w:lineRule="auto"/>
        <w:ind w:left="567" w:hanging="567"/>
        <w:jc w:val="both"/>
        <w:rPr>
          <w:rFonts w:ascii="Arial" w:hAnsi="Arial" w:cs="Arial"/>
          <w:lang w:val="en-US"/>
        </w:rPr>
      </w:pPr>
      <w:r w:rsidRPr="007855F6">
        <w:rPr>
          <w:rFonts w:ascii="Arial" w:hAnsi="Arial" w:cs="Arial"/>
        </w:rPr>
        <w:t xml:space="preserve">Curvelo Hassán, J. O. (2009). Ética y responsabilidad social del contador: perspectivas y tendencias frente a las IFRS. </w:t>
      </w:r>
      <w:r w:rsidRPr="007855F6">
        <w:rPr>
          <w:rFonts w:ascii="Arial" w:hAnsi="Arial" w:cs="Arial"/>
          <w:lang w:val="en-US"/>
        </w:rPr>
        <w:t>Capic Review (7), 83-94</w:t>
      </w:r>
    </w:p>
    <w:p w14:paraId="2FB4E6EC" w14:textId="19685650" w:rsidR="00E32B3C" w:rsidRPr="007855F6" w:rsidRDefault="00E32B3C" w:rsidP="007855F6">
      <w:pPr>
        <w:spacing w:after="0" w:line="480" w:lineRule="auto"/>
        <w:ind w:left="567" w:hanging="567"/>
        <w:jc w:val="both"/>
        <w:rPr>
          <w:rFonts w:ascii="Arial" w:hAnsi="Arial" w:cs="Arial"/>
          <w:lang w:val="en-US"/>
        </w:rPr>
      </w:pPr>
      <w:r w:rsidRPr="007855F6">
        <w:rPr>
          <w:rFonts w:ascii="Arial" w:hAnsi="Arial" w:cs="Arial"/>
          <w:lang w:val="en-US"/>
        </w:rPr>
        <w:t>Deegan, C. (2002). The legitimating effects of social and environmental disclosures: A theoretical foundation. Accounting, Auditing and Accountability Journal, 15 (3), 282-311.</w:t>
      </w:r>
    </w:p>
    <w:p w14:paraId="78BC8C42" w14:textId="3D2E2E59" w:rsidR="00856EED" w:rsidRPr="007855F6" w:rsidRDefault="00856EED" w:rsidP="007855F6">
      <w:pPr>
        <w:spacing w:after="0" w:line="480" w:lineRule="auto"/>
        <w:ind w:left="567" w:hanging="567"/>
        <w:jc w:val="both"/>
        <w:rPr>
          <w:rFonts w:ascii="Arial" w:hAnsi="Arial" w:cs="Arial"/>
          <w:lang w:val="en-US"/>
        </w:rPr>
      </w:pPr>
      <w:r w:rsidRPr="007855F6">
        <w:rPr>
          <w:rFonts w:ascii="Arial" w:hAnsi="Arial" w:cs="Arial"/>
          <w:lang w:val="en-US"/>
        </w:rPr>
        <w:t>Fronti de García y Wainstein, L. y Wainstein, M. (2000) Contabilidad y auditoría ambiental. Buenos Aires: Ediciones Macchi.</w:t>
      </w:r>
    </w:p>
    <w:p w14:paraId="2D667416" w14:textId="6ACD66B3" w:rsidR="00ED3A51" w:rsidRPr="007855F6" w:rsidRDefault="00ED3A51" w:rsidP="007855F6">
      <w:pPr>
        <w:spacing w:after="0" w:line="480" w:lineRule="auto"/>
        <w:ind w:left="567" w:hanging="567"/>
        <w:jc w:val="both"/>
        <w:rPr>
          <w:rFonts w:ascii="Arial" w:hAnsi="Arial" w:cs="Arial"/>
          <w:lang w:val="en-US"/>
        </w:rPr>
      </w:pPr>
      <w:r w:rsidRPr="007855F6">
        <w:rPr>
          <w:rFonts w:ascii="Arial" w:hAnsi="Arial" w:cs="Arial"/>
          <w:lang w:val="en-US"/>
        </w:rPr>
        <w:t>Gray, R., Adams, C., and Owen, D. (2014). Accountability, social responsibility and sustainability: Accounting for society and the environment. Pearson Higher Ed</w:t>
      </w:r>
    </w:p>
    <w:p w14:paraId="078D837E" w14:textId="670C85DC" w:rsidR="00856EED" w:rsidRPr="007855F6" w:rsidRDefault="00ED3A51" w:rsidP="007855F6">
      <w:pPr>
        <w:spacing w:after="0" w:line="480" w:lineRule="auto"/>
        <w:ind w:left="567" w:hanging="567"/>
        <w:jc w:val="both"/>
        <w:rPr>
          <w:rFonts w:ascii="Arial" w:hAnsi="Arial" w:cs="Arial"/>
        </w:rPr>
      </w:pPr>
      <w:r w:rsidRPr="007855F6">
        <w:rPr>
          <w:rFonts w:ascii="Arial" w:hAnsi="Arial" w:cs="Arial"/>
          <w:lang w:val="en-US"/>
        </w:rPr>
        <w:t xml:space="preserve">Gray, R., Owen, D., and Adams, C. (1996). Accounting &amp; accountability: changes and challenges in corporate social and environmental reporting. </w:t>
      </w:r>
      <w:r w:rsidRPr="007855F6">
        <w:rPr>
          <w:rFonts w:ascii="Arial" w:hAnsi="Arial" w:cs="Arial"/>
        </w:rPr>
        <w:t>Prentice Hall.</w:t>
      </w:r>
    </w:p>
    <w:p w14:paraId="667839FD" w14:textId="703504B4" w:rsidR="00ED3A51" w:rsidRPr="007855F6" w:rsidRDefault="00E32B3C" w:rsidP="007855F6">
      <w:pPr>
        <w:spacing w:after="0" w:line="480" w:lineRule="auto"/>
        <w:ind w:left="567" w:hanging="567"/>
        <w:jc w:val="both"/>
        <w:rPr>
          <w:rFonts w:ascii="Arial" w:hAnsi="Arial" w:cs="Arial"/>
        </w:rPr>
      </w:pPr>
      <w:r w:rsidRPr="007855F6">
        <w:rPr>
          <w:rFonts w:ascii="Arial" w:hAnsi="Arial" w:cs="Arial"/>
        </w:rPr>
        <w:t>León, A. P. (2019). Responsabilidad Social Empresarial. Información tecnológica, 30(5). https://doi.org/10.4067/S0718-07642019000500001</w:t>
      </w:r>
    </w:p>
    <w:p w14:paraId="0876695A" w14:textId="529187CF" w:rsidR="00E32B3C" w:rsidRPr="007855F6" w:rsidRDefault="00E32B3C" w:rsidP="007855F6">
      <w:pPr>
        <w:spacing w:after="0" w:line="480" w:lineRule="auto"/>
        <w:ind w:left="567" w:hanging="567"/>
        <w:jc w:val="both"/>
        <w:rPr>
          <w:rFonts w:ascii="Arial" w:hAnsi="Arial" w:cs="Arial"/>
        </w:rPr>
      </w:pPr>
      <w:r w:rsidRPr="007855F6">
        <w:rPr>
          <w:rFonts w:ascii="Arial" w:hAnsi="Arial" w:cs="Arial"/>
        </w:rPr>
        <w:t>PriceWaterhouseCoopers (2005). La actitud del consumidor hacia la Responsabilidad</w:t>
      </w:r>
      <w:r w:rsidR="000C7D2F" w:rsidRPr="007855F6">
        <w:rPr>
          <w:rFonts w:ascii="Arial" w:hAnsi="Arial" w:cs="Arial"/>
        </w:rPr>
        <w:t xml:space="preserve"> </w:t>
      </w:r>
      <w:r w:rsidRPr="007855F6">
        <w:rPr>
          <w:rFonts w:ascii="Arial" w:hAnsi="Arial" w:cs="Arial"/>
        </w:rPr>
        <w:t>Social Corporativa (RSC)</w:t>
      </w:r>
    </w:p>
    <w:p w14:paraId="2225DF77" w14:textId="0D0DDC70" w:rsidR="009F6248" w:rsidRPr="007855F6" w:rsidRDefault="009F6248" w:rsidP="007855F6">
      <w:pPr>
        <w:spacing w:after="0" w:line="480" w:lineRule="auto"/>
        <w:ind w:left="567" w:hanging="567"/>
        <w:jc w:val="both"/>
        <w:rPr>
          <w:rFonts w:ascii="Arial" w:hAnsi="Arial" w:cs="Arial"/>
        </w:rPr>
      </w:pPr>
      <w:r w:rsidRPr="007855F6">
        <w:rPr>
          <w:rFonts w:ascii="Arial" w:hAnsi="Arial" w:cs="Arial"/>
        </w:rPr>
        <w:t>Sarmiento, S. La Responsabilidad Social Empresarial:  gestión estratégica para la supervivencia de las empresas.  Disponible en https://dialnet.unirioja.es /descarga/articulo/3965840.pdf</w:t>
      </w:r>
    </w:p>
    <w:p w14:paraId="70553299" w14:textId="77777777" w:rsidR="009F6248" w:rsidRPr="007855F6" w:rsidRDefault="009F6248" w:rsidP="007855F6">
      <w:pPr>
        <w:spacing w:after="0" w:line="480" w:lineRule="auto"/>
        <w:ind w:left="567" w:hanging="567"/>
        <w:jc w:val="both"/>
        <w:rPr>
          <w:rFonts w:ascii="Arial" w:hAnsi="Arial" w:cs="Arial"/>
        </w:rPr>
      </w:pPr>
      <w:r w:rsidRPr="007855F6">
        <w:rPr>
          <w:rFonts w:ascii="Arial" w:hAnsi="Arial" w:cs="Arial"/>
        </w:rPr>
        <w:t>Solí,  J. Responsabilidad   social   empresarial:   un   enfoque   alternativo.  Análisis Económico, vol. XXIII, núm. 53, 2008, pp. 227-252. Disponible en http://www.redalyc.org/pdf/413/41311449011.pdf</w:t>
      </w:r>
    </w:p>
    <w:p w14:paraId="1D844CF6" w14:textId="23FC6E5C" w:rsidR="00856EED" w:rsidRPr="007855F6" w:rsidRDefault="009F6248" w:rsidP="007855F6">
      <w:pPr>
        <w:spacing w:after="0" w:line="480" w:lineRule="auto"/>
        <w:ind w:left="567" w:hanging="567"/>
        <w:jc w:val="both"/>
        <w:rPr>
          <w:rFonts w:ascii="Arial" w:hAnsi="Arial" w:cs="Arial"/>
        </w:rPr>
      </w:pPr>
      <w:r w:rsidRPr="007855F6">
        <w:rPr>
          <w:rFonts w:ascii="Arial" w:hAnsi="Arial" w:cs="Arial"/>
        </w:rPr>
        <w:lastRenderedPageBreak/>
        <w:t>Velázquez, L.,    Vargas-Hernández, J. La sustentabilidad como modelo de desarrollo responsable y competitivo. Ingeniería de Recursos Naturales y del Ambiente, núm. 11, enero-diciembre, 2012, pp. 97-107. Disponible en http://www.redalyc.org/pdf/2311/231125817009.pdf</w:t>
      </w:r>
    </w:p>
    <w:p w14:paraId="31606F17" w14:textId="77777777" w:rsidR="00B97624" w:rsidRPr="007855F6" w:rsidRDefault="00B97624" w:rsidP="007855F6">
      <w:pPr>
        <w:spacing w:after="0" w:line="480" w:lineRule="auto"/>
        <w:jc w:val="both"/>
        <w:rPr>
          <w:rFonts w:ascii="Arial" w:hAnsi="Arial" w:cs="Arial"/>
        </w:rPr>
      </w:pPr>
    </w:p>
    <w:p w14:paraId="7D488845" w14:textId="77892832" w:rsidR="00146786" w:rsidRPr="007855F6" w:rsidRDefault="00146786" w:rsidP="007855F6">
      <w:pPr>
        <w:pStyle w:val="Ttulo2"/>
        <w:numPr>
          <w:ilvl w:val="0"/>
          <w:numId w:val="27"/>
        </w:numPr>
        <w:spacing w:before="0" w:line="480" w:lineRule="auto"/>
        <w:rPr>
          <w:rFonts w:ascii="Arial" w:hAnsi="Arial" w:cs="Arial"/>
          <w:sz w:val="24"/>
          <w:szCs w:val="24"/>
        </w:rPr>
      </w:pPr>
      <w:r w:rsidRPr="007855F6">
        <w:rPr>
          <w:rFonts w:ascii="Arial" w:hAnsi="Arial" w:cs="Arial"/>
          <w:sz w:val="24"/>
          <w:szCs w:val="24"/>
        </w:rPr>
        <w:t>Nuevas Tendencias en Contabilidad y Finanzas (Transversal)</w:t>
      </w:r>
    </w:p>
    <w:p w14:paraId="4BB5A12A" w14:textId="2C98CCAF" w:rsidR="00104526" w:rsidRPr="007855F6" w:rsidRDefault="00104526" w:rsidP="007855F6">
      <w:pPr>
        <w:spacing w:after="0" w:line="480" w:lineRule="auto"/>
        <w:ind w:firstLine="708"/>
        <w:jc w:val="both"/>
        <w:rPr>
          <w:rFonts w:ascii="Arial" w:hAnsi="Arial" w:cs="Arial"/>
        </w:rPr>
      </w:pPr>
      <w:r w:rsidRPr="007855F6">
        <w:rPr>
          <w:rFonts w:ascii="Arial" w:hAnsi="Arial" w:cs="Arial"/>
        </w:rPr>
        <w:t xml:space="preserve">La contabilidad y las finanzas no son ajenas a los cambios del entorno en el que se desenvuelven, de ahí se desprende la desfiguración del rol tradicional del contador o el director financiero en las organizaciones, donde cada vez pierde más vigencia las habilidades técnicas y se vuelven más relevantes factores comportamentales y emocionales </w:t>
      </w:r>
      <w:r w:rsidRPr="007855F6">
        <w:rPr>
          <w:rFonts w:ascii="Arial" w:hAnsi="Arial" w:cs="Arial"/>
        </w:rPr>
        <w:fldChar w:fldCharType="begin" w:fldLock="1"/>
      </w:r>
      <w:r w:rsidR="00952BFF" w:rsidRPr="007855F6">
        <w:rPr>
          <w:rFonts w:ascii="Arial" w:hAnsi="Arial" w:cs="Arial"/>
        </w:rPr>
        <w:instrText>ADDIN CSL_CITATION {"citationItems":[{"id":"ITEM-1","itemData":{"author":[{"dropping-particle":"","family":"Sagnier","given":"Pablo","non-dropping-particle":"","parse-names":false,"suffix":""},{"dropping-particle":"","family":"Baón","given":"Luis","non-dropping-particle":"","parse-names":false,"suffix":""}],"id":"ITEM-1","issue":"16","issued":{"date-parts":[["2013"]]},"page":"41-45","title":"La metamorfosis del CFO","type":"article-journal"},"uris":["http://www.mendeley.com/documents/?uuid=98b1acb5-b100-463b-82c0-a13613f0ecf7"]},{"id":"ITEM-2","itemData":{"author":[{"dropping-particle":"","family":"Cedeño l.","given":"Omar","non-dropping-particle":"","parse-names":false,"suffix":""}],"id":"ITEM-2","issued":{"date-parts":[["1998"]]},"page":"95-104","title":"El rol del Administrador Financiero a finales del siglo XX","type":"article-journal","volume":"24"},"uris":["http://www.mendeley.com/documents/?uuid=da354cb3-67e4-474b-a2ee-181c8c2fbaeb"]}],"mendeley":{"formattedCitation":"(Cedeño l., 1998; Sagnier &amp; Baón, 2013)","plainTextFormattedCitation":"(Cedeño l., 1998; Sagnier &amp; Baón, 2013)","previouslyFormattedCitation":"(Cedeño l., 1998; Sagnier &amp; Baón, 2013)"},"properties":{"noteIndex":0},"schema":"https://github.com/citation-style-language/schema/raw/master/csl-citation.json"}</w:instrText>
      </w:r>
      <w:r w:rsidRPr="007855F6">
        <w:rPr>
          <w:rFonts w:ascii="Arial" w:hAnsi="Arial" w:cs="Arial"/>
        </w:rPr>
        <w:fldChar w:fldCharType="separate"/>
      </w:r>
      <w:r w:rsidRPr="007855F6">
        <w:rPr>
          <w:rFonts w:ascii="Arial" w:hAnsi="Arial" w:cs="Arial"/>
          <w:noProof/>
        </w:rPr>
        <w:t>(Cedeño l., 1998; Sagnier &amp; Baón, 2013)</w:t>
      </w:r>
      <w:r w:rsidRPr="007855F6">
        <w:rPr>
          <w:rFonts w:ascii="Arial" w:hAnsi="Arial" w:cs="Arial"/>
        </w:rPr>
        <w:fldChar w:fldCharType="end"/>
      </w:r>
      <w:r w:rsidRPr="007855F6">
        <w:rPr>
          <w:rFonts w:ascii="Arial" w:hAnsi="Arial" w:cs="Arial"/>
        </w:rPr>
        <w:t xml:space="preserve">, </w:t>
      </w:r>
      <w:r w:rsidR="000E202C" w:rsidRPr="007855F6">
        <w:rPr>
          <w:rFonts w:ascii="Arial" w:hAnsi="Arial" w:cs="Arial"/>
        </w:rPr>
        <w:t xml:space="preserve">haciendo que el egresado de programas académicos vinculados a la gestión organizacional replanteen sus metas formativas y las universidades se formulen cuestionamientos frente a la efectividad de sus currículos para </w:t>
      </w:r>
      <w:r w:rsidR="00A25A0E" w:rsidRPr="007855F6">
        <w:rPr>
          <w:rFonts w:ascii="Arial" w:hAnsi="Arial" w:cs="Arial"/>
        </w:rPr>
        <w:t>cumplir con los requerimientos de unas organizaciones permeadas por el cambio tecnológico, nuevos escenarios de reporte, y procesos de negociación y operación digital y “business Intelligence”.</w:t>
      </w:r>
    </w:p>
    <w:p w14:paraId="05AAC430" w14:textId="5B4E3843" w:rsidR="00A25A0E" w:rsidRPr="007855F6" w:rsidRDefault="00A25A0E" w:rsidP="007855F6">
      <w:pPr>
        <w:spacing w:after="0" w:line="480" w:lineRule="auto"/>
        <w:jc w:val="both"/>
        <w:rPr>
          <w:rFonts w:ascii="Arial" w:hAnsi="Arial" w:cs="Arial"/>
        </w:rPr>
      </w:pPr>
      <w:r w:rsidRPr="007855F6">
        <w:rPr>
          <w:rFonts w:ascii="Arial" w:hAnsi="Arial" w:cs="Arial"/>
        </w:rPr>
        <w:tab/>
        <w:t>Bajo estos lineamientos, se crea la línea de investigación de “nuevas tendencias en Contabilidad y Finanzas”, pensada para desarrollar un pensamiento prospectivo y crítico, frente a los retos y obligaciones de la academia y los profesionales frente a las dinámicas de mercado, cada vez más exigentes y cambiantes. En esta línea se enfatizará en investigaciones sobre estudios de género,</w:t>
      </w:r>
      <w:r w:rsidRPr="007855F6">
        <w:rPr>
          <w:rFonts w:ascii="Arial" w:hAnsi="Arial" w:cs="Arial"/>
          <w:sz w:val="20"/>
          <w:szCs w:val="20"/>
        </w:rPr>
        <w:t xml:space="preserve"> </w:t>
      </w:r>
      <w:r w:rsidRPr="007855F6">
        <w:rPr>
          <w:rFonts w:ascii="Arial" w:hAnsi="Arial" w:cs="Arial"/>
        </w:rPr>
        <w:t xml:space="preserve">vínculos de la Universidad, el entorno y contabilidad frente a los desafíos que se proyectan, los niveles de educación financiera y su impacto a nivel individual y agregado, los esquemas de virtualidad en la Formación </w:t>
      </w:r>
      <w:r w:rsidRPr="007855F6">
        <w:rPr>
          <w:rFonts w:ascii="Arial" w:hAnsi="Arial" w:cs="Arial"/>
        </w:rPr>
        <w:lastRenderedPageBreak/>
        <w:t>Contable y los desafíos que contraen y las competencias y habilidades del Contador en la era digital.</w:t>
      </w:r>
    </w:p>
    <w:p w14:paraId="07927A7C" w14:textId="77777777" w:rsidR="00856EED" w:rsidRPr="007855F6" w:rsidRDefault="00856EED" w:rsidP="007855F6">
      <w:pPr>
        <w:pStyle w:val="Ttulo3"/>
        <w:spacing w:before="0" w:line="480" w:lineRule="auto"/>
        <w:rPr>
          <w:rFonts w:ascii="Arial" w:hAnsi="Arial" w:cs="Arial"/>
          <w:sz w:val="22"/>
          <w:szCs w:val="22"/>
          <w:lang w:val="en-US"/>
        </w:rPr>
      </w:pPr>
      <w:r w:rsidRPr="007855F6">
        <w:rPr>
          <w:rFonts w:ascii="Arial" w:hAnsi="Arial" w:cs="Arial"/>
          <w:sz w:val="22"/>
          <w:szCs w:val="22"/>
          <w:lang w:val="en-US"/>
        </w:rPr>
        <w:t>Referentes Bibliográficos</w:t>
      </w:r>
    </w:p>
    <w:p w14:paraId="03816060" w14:textId="77777777" w:rsidR="00B73336" w:rsidRPr="007855F6" w:rsidRDefault="00B73336" w:rsidP="007855F6">
      <w:pPr>
        <w:spacing w:after="0" w:line="480" w:lineRule="auto"/>
        <w:ind w:left="567" w:hanging="567"/>
        <w:jc w:val="both"/>
        <w:rPr>
          <w:rFonts w:ascii="Arial" w:hAnsi="Arial" w:cs="Arial"/>
          <w:lang w:val="en-US"/>
        </w:rPr>
      </w:pPr>
      <w:r w:rsidRPr="007855F6">
        <w:rPr>
          <w:rFonts w:ascii="Arial" w:hAnsi="Arial" w:cs="Arial"/>
          <w:lang w:val="en-US"/>
        </w:rPr>
        <w:t>Brooks, Chris, and Lisa Schopohl. "Topics and trends in finance research: What is published, who publishes it and what gets cited?." The British Accounting Review 50.6 (2018): 615-637</w:t>
      </w:r>
    </w:p>
    <w:p w14:paraId="53734563" w14:textId="52A79EBB" w:rsidR="00B73336" w:rsidRPr="007855F6" w:rsidRDefault="00B73336" w:rsidP="007855F6">
      <w:pPr>
        <w:spacing w:after="0" w:line="480" w:lineRule="auto"/>
        <w:ind w:left="567" w:hanging="567"/>
        <w:jc w:val="both"/>
        <w:rPr>
          <w:rFonts w:ascii="Arial" w:hAnsi="Arial" w:cs="Arial"/>
          <w:lang w:val="en-US"/>
        </w:rPr>
      </w:pPr>
      <w:r w:rsidRPr="007855F6">
        <w:rPr>
          <w:rFonts w:ascii="Arial" w:hAnsi="Arial" w:cs="Arial"/>
          <w:lang w:val="en-US"/>
        </w:rPr>
        <w:t>Cedeño l., O. (1998). El rol del Administrador Financiero a finales del siglo XX. 24, 95–104</w:t>
      </w:r>
    </w:p>
    <w:p w14:paraId="53FCF4BE" w14:textId="5251D58A" w:rsidR="00B73336" w:rsidRPr="007855F6" w:rsidRDefault="00B73336" w:rsidP="007855F6">
      <w:pPr>
        <w:spacing w:after="0" w:line="480" w:lineRule="auto"/>
        <w:ind w:left="567" w:hanging="567"/>
        <w:jc w:val="both"/>
        <w:rPr>
          <w:rFonts w:ascii="Arial" w:hAnsi="Arial" w:cs="Arial"/>
        </w:rPr>
      </w:pPr>
      <w:r w:rsidRPr="007855F6">
        <w:rPr>
          <w:rFonts w:ascii="Arial" w:hAnsi="Arial" w:cs="Arial"/>
          <w:lang w:val="en-US"/>
        </w:rPr>
        <w:t xml:space="preserve">Choudhry, Taufiq, and Jacek Mizerka, eds. Contemporary Trends in Accounting, Finance and Financial Institutions: Proceedings from the International Conference on Accounting, Finance and Financial Institutions (ICAFFI), Poznan 2016. </w:t>
      </w:r>
      <w:r w:rsidRPr="007855F6">
        <w:rPr>
          <w:rFonts w:ascii="Arial" w:hAnsi="Arial" w:cs="Arial"/>
        </w:rPr>
        <w:t>Springer, 2018</w:t>
      </w:r>
    </w:p>
    <w:p w14:paraId="27F28FBA" w14:textId="0F4E9028" w:rsidR="00B73336" w:rsidRPr="007855F6" w:rsidRDefault="00B73336" w:rsidP="007855F6">
      <w:pPr>
        <w:spacing w:after="0" w:line="480" w:lineRule="auto"/>
        <w:ind w:left="567" w:hanging="567"/>
        <w:jc w:val="both"/>
        <w:rPr>
          <w:rFonts w:ascii="Arial" w:hAnsi="Arial" w:cs="Arial"/>
        </w:rPr>
      </w:pPr>
      <w:r w:rsidRPr="007855F6">
        <w:rPr>
          <w:rFonts w:ascii="Arial" w:hAnsi="Arial" w:cs="Arial"/>
        </w:rPr>
        <w:t>Díaz, Martha Lucía Fuertes, and José Obdulio Cúrvelo Hassán. "Capítulo 4: Tendencias para la educación contable." Libros Universidad Nacional Abierta ya Distancia (2019): 105-134</w:t>
      </w:r>
    </w:p>
    <w:p w14:paraId="6B46E375" w14:textId="6423C067" w:rsidR="00B73336" w:rsidRPr="007855F6" w:rsidRDefault="00B73336" w:rsidP="007855F6">
      <w:pPr>
        <w:spacing w:after="0" w:line="480" w:lineRule="auto"/>
        <w:ind w:left="567" w:hanging="567"/>
        <w:jc w:val="both"/>
        <w:rPr>
          <w:rFonts w:ascii="Arial" w:hAnsi="Arial" w:cs="Arial"/>
          <w:lang w:val="en-US"/>
        </w:rPr>
      </w:pPr>
      <w:r w:rsidRPr="007855F6">
        <w:rPr>
          <w:rFonts w:ascii="Arial" w:hAnsi="Arial" w:cs="Arial"/>
        </w:rPr>
        <w:t xml:space="preserve">Farhi, Emmanuel, and François Gourio. </w:t>
      </w:r>
      <w:r w:rsidRPr="007855F6">
        <w:rPr>
          <w:rFonts w:ascii="Arial" w:hAnsi="Arial" w:cs="Arial"/>
          <w:lang w:val="en-US"/>
        </w:rPr>
        <w:t>Accounting for macro-finance trends: Market power, intangibles, and risk premia. No. w25282. National Bureau of Economic Research, 2018</w:t>
      </w:r>
    </w:p>
    <w:p w14:paraId="35FD9221" w14:textId="2879FF61" w:rsidR="009D3456" w:rsidRPr="007855F6" w:rsidRDefault="00ED3A51" w:rsidP="007855F6">
      <w:pPr>
        <w:spacing w:after="0" w:line="480" w:lineRule="auto"/>
        <w:ind w:left="567" w:hanging="567"/>
        <w:jc w:val="both"/>
        <w:rPr>
          <w:rFonts w:ascii="Arial" w:hAnsi="Arial" w:cs="Arial"/>
        </w:rPr>
      </w:pPr>
      <w:r w:rsidRPr="007855F6">
        <w:rPr>
          <w:rFonts w:ascii="Arial" w:hAnsi="Arial" w:cs="Arial"/>
          <w:lang w:val="en-US"/>
        </w:rPr>
        <w:t xml:space="preserve">Jeacle, I., and Miller, P. (2016). Accounting, culture, and the state. </w:t>
      </w:r>
      <w:r w:rsidRPr="007855F6">
        <w:rPr>
          <w:rFonts w:ascii="Arial" w:hAnsi="Arial" w:cs="Arial"/>
        </w:rPr>
        <w:t>Critical Perspectives</w:t>
      </w:r>
    </w:p>
    <w:p w14:paraId="3644B0B4" w14:textId="255C353B" w:rsidR="00ED3A51" w:rsidRPr="007855F6" w:rsidRDefault="00ED3A51" w:rsidP="007855F6">
      <w:pPr>
        <w:spacing w:after="0" w:line="480" w:lineRule="auto"/>
        <w:ind w:left="567" w:hanging="567"/>
        <w:jc w:val="both"/>
        <w:rPr>
          <w:rFonts w:ascii="Arial" w:hAnsi="Arial" w:cs="Arial"/>
          <w:lang w:val="en-US"/>
        </w:rPr>
      </w:pPr>
      <w:r w:rsidRPr="007855F6">
        <w:rPr>
          <w:rFonts w:ascii="Arial" w:hAnsi="Arial" w:cs="Arial"/>
        </w:rPr>
        <w:t xml:space="preserve">Jiménez Escamilla, H. (1997). Contaduría y postmodernidad. (w.i.) Joseph, M. (2014). </w:t>
      </w:r>
      <w:r w:rsidRPr="007855F6">
        <w:rPr>
          <w:rFonts w:ascii="Arial" w:hAnsi="Arial" w:cs="Arial"/>
          <w:lang w:val="en-US"/>
        </w:rPr>
        <w:t>Debt to Society: Accounting for Life under. University of Minnesota Press.</w:t>
      </w:r>
    </w:p>
    <w:p w14:paraId="5D72DAE5" w14:textId="7CFF666A" w:rsidR="00ED3A51" w:rsidRPr="007855F6" w:rsidRDefault="00ED3A51" w:rsidP="007855F6">
      <w:pPr>
        <w:spacing w:after="0" w:line="480" w:lineRule="auto"/>
        <w:ind w:left="567" w:hanging="567"/>
        <w:jc w:val="both"/>
        <w:rPr>
          <w:rFonts w:ascii="Arial" w:hAnsi="Arial" w:cs="Arial"/>
        </w:rPr>
      </w:pPr>
      <w:r w:rsidRPr="007855F6">
        <w:rPr>
          <w:rFonts w:ascii="Arial" w:hAnsi="Arial" w:cs="Arial"/>
        </w:rPr>
        <w:t>Ledezma, J. (2015). La formación contable en un contexto de normas internacionales.</w:t>
      </w:r>
    </w:p>
    <w:p w14:paraId="31F03833" w14:textId="437D28E0" w:rsidR="00B73336" w:rsidRPr="007855F6" w:rsidRDefault="00B73336" w:rsidP="007855F6">
      <w:pPr>
        <w:spacing w:after="0" w:line="480" w:lineRule="auto"/>
        <w:ind w:left="567" w:hanging="567"/>
        <w:jc w:val="both"/>
        <w:rPr>
          <w:rFonts w:ascii="Arial" w:hAnsi="Arial" w:cs="Arial"/>
          <w:lang w:val="en-US"/>
        </w:rPr>
      </w:pPr>
      <w:r w:rsidRPr="007855F6">
        <w:rPr>
          <w:rFonts w:ascii="Arial" w:hAnsi="Arial" w:cs="Arial"/>
          <w:lang w:val="en-US"/>
        </w:rPr>
        <w:t>Linnenluecke, Martina K., et al. "Emerging trends in Asia-Pacific finance research: A review of recent influential publications and a research agenda." Pacific-Basin Finance Journal 36 (2016): 66-76</w:t>
      </w:r>
    </w:p>
    <w:p w14:paraId="6D08F1D5" w14:textId="0B0DF803" w:rsidR="00ED3A51" w:rsidRPr="007855F6" w:rsidRDefault="0047575B" w:rsidP="007855F6">
      <w:pPr>
        <w:spacing w:after="0" w:line="480" w:lineRule="auto"/>
        <w:ind w:left="567" w:hanging="567"/>
        <w:jc w:val="both"/>
        <w:rPr>
          <w:rFonts w:ascii="Arial" w:hAnsi="Arial" w:cs="Arial"/>
          <w:lang w:val="en-US"/>
        </w:rPr>
      </w:pPr>
      <w:r w:rsidRPr="007855F6">
        <w:rPr>
          <w:rFonts w:ascii="Arial" w:hAnsi="Arial" w:cs="Arial"/>
          <w:lang w:val="en-US"/>
        </w:rPr>
        <w:lastRenderedPageBreak/>
        <w:t>OECD. (2017). Small, Medium, Strong. Trends in SME Performance and Business Conditions. https://doi.org/http://dx.doi.org/10.1787/9789264275683-en</w:t>
      </w:r>
    </w:p>
    <w:p w14:paraId="5F365A85" w14:textId="55A8483A" w:rsidR="00B73336" w:rsidRPr="007855F6" w:rsidRDefault="00B73336" w:rsidP="007855F6">
      <w:pPr>
        <w:spacing w:after="0" w:line="480" w:lineRule="auto"/>
        <w:ind w:left="567" w:hanging="567"/>
        <w:jc w:val="both"/>
        <w:rPr>
          <w:rFonts w:ascii="Arial" w:hAnsi="Arial" w:cs="Arial"/>
        </w:rPr>
      </w:pPr>
      <w:r w:rsidRPr="007855F6">
        <w:rPr>
          <w:rFonts w:ascii="Arial" w:hAnsi="Arial" w:cs="Arial"/>
          <w:lang w:val="en-US"/>
        </w:rPr>
        <w:t xml:space="preserve">Procházka, David. New trends in finance and accounting. </w:t>
      </w:r>
      <w:r w:rsidRPr="007855F6">
        <w:rPr>
          <w:rFonts w:ascii="Arial" w:hAnsi="Arial" w:cs="Arial"/>
        </w:rPr>
        <w:t>Springer, 2017</w:t>
      </w:r>
    </w:p>
    <w:p w14:paraId="4DEE06F6" w14:textId="155B00B2" w:rsidR="00B73336" w:rsidRPr="007855F6" w:rsidRDefault="00B73336" w:rsidP="007855F6">
      <w:pPr>
        <w:spacing w:after="0" w:line="480" w:lineRule="auto"/>
        <w:ind w:left="567" w:hanging="567"/>
        <w:jc w:val="both"/>
        <w:rPr>
          <w:rFonts w:ascii="Arial" w:hAnsi="Arial" w:cs="Arial"/>
        </w:rPr>
      </w:pPr>
      <w:r w:rsidRPr="007855F6">
        <w:rPr>
          <w:rFonts w:ascii="Arial" w:hAnsi="Arial" w:cs="Arial"/>
        </w:rPr>
        <w:t>Rosado, Nora Elena Andrade, et al. Prácticas educativas innovadoras en contabilidad y finanzas. Vol. 1. IMCP, 2018</w:t>
      </w:r>
    </w:p>
    <w:p w14:paraId="5FC5FA2F" w14:textId="545EA508" w:rsidR="00B73336" w:rsidRPr="007855F6" w:rsidRDefault="00B73336" w:rsidP="007855F6">
      <w:pPr>
        <w:spacing w:after="0" w:line="480" w:lineRule="auto"/>
        <w:ind w:left="567" w:hanging="567"/>
        <w:jc w:val="both"/>
        <w:rPr>
          <w:rFonts w:ascii="Arial" w:hAnsi="Arial" w:cs="Arial"/>
        </w:rPr>
      </w:pPr>
      <w:r w:rsidRPr="007855F6">
        <w:rPr>
          <w:rFonts w:ascii="Arial" w:hAnsi="Arial" w:cs="Arial"/>
        </w:rPr>
        <w:t>Sagnier, P., &amp; Baón, L. (2013). La metamorfosis del CFO. 16, 41–45</w:t>
      </w:r>
    </w:p>
    <w:p w14:paraId="308C3697" w14:textId="3C3F344B" w:rsidR="0047575B" w:rsidRPr="007855F6" w:rsidRDefault="0047575B" w:rsidP="007855F6">
      <w:pPr>
        <w:spacing w:after="0" w:line="480" w:lineRule="auto"/>
        <w:ind w:left="567" w:hanging="567"/>
        <w:jc w:val="both"/>
        <w:rPr>
          <w:rFonts w:ascii="Arial" w:hAnsi="Arial" w:cs="Arial"/>
        </w:rPr>
      </w:pPr>
      <w:r w:rsidRPr="007855F6">
        <w:rPr>
          <w:rFonts w:ascii="Arial" w:hAnsi="Arial" w:cs="Arial"/>
        </w:rPr>
        <w:t>Vera, M., &amp; Mora, E. (2011). Líneas de investigación en micro, pequeñas y medianas empresas. Revisión documental y desarrollo en Colombia. Tendencias. Revista de la Facultad de Ciencias Económicas y Administrativas. Universidad de Nariño, XII(1), 213-226.</w:t>
      </w:r>
    </w:p>
    <w:p w14:paraId="181200F2" w14:textId="110801D8" w:rsidR="009D3456" w:rsidRPr="007855F6" w:rsidRDefault="009D3456" w:rsidP="007855F6">
      <w:pPr>
        <w:spacing w:after="0" w:line="480" w:lineRule="auto"/>
        <w:jc w:val="both"/>
        <w:rPr>
          <w:rFonts w:ascii="Arial" w:hAnsi="Arial" w:cs="Arial"/>
        </w:rPr>
      </w:pPr>
    </w:p>
    <w:p w14:paraId="0B44DFD5" w14:textId="39CC88F3" w:rsidR="00146786" w:rsidRPr="007855F6" w:rsidRDefault="00146786" w:rsidP="007855F6">
      <w:pPr>
        <w:pStyle w:val="Ttulo2"/>
        <w:numPr>
          <w:ilvl w:val="0"/>
          <w:numId w:val="27"/>
        </w:numPr>
        <w:spacing w:before="0" w:line="480" w:lineRule="auto"/>
        <w:rPr>
          <w:rFonts w:ascii="Arial" w:hAnsi="Arial" w:cs="Arial"/>
          <w:sz w:val="24"/>
          <w:szCs w:val="24"/>
        </w:rPr>
      </w:pPr>
      <w:r w:rsidRPr="007855F6">
        <w:rPr>
          <w:rFonts w:ascii="Arial" w:hAnsi="Arial" w:cs="Arial"/>
          <w:sz w:val="24"/>
          <w:szCs w:val="24"/>
        </w:rPr>
        <w:t>Competitividad</w:t>
      </w:r>
      <w:r w:rsidR="009D3456" w:rsidRPr="007855F6">
        <w:rPr>
          <w:rFonts w:ascii="Arial" w:hAnsi="Arial" w:cs="Arial"/>
          <w:sz w:val="24"/>
          <w:szCs w:val="24"/>
        </w:rPr>
        <w:t>,</w:t>
      </w:r>
      <w:r w:rsidRPr="007855F6">
        <w:rPr>
          <w:rFonts w:ascii="Arial" w:hAnsi="Arial" w:cs="Arial"/>
          <w:sz w:val="24"/>
          <w:szCs w:val="24"/>
        </w:rPr>
        <w:t xml:space="preserve"> Innovación </w:t>
      </w:r>
      <w:r w:rsidR="009D3456" w:rsidRPr="007855F6">
        <w:rPr>
          <w:rFonts w:ascii="Arial" w:hAnsi="Arial" w:cs="Arial"/>
          <w:sz w:val="24"/>
          <w:szCs w:val="24"/>
        </w:rPr>
        <w:t>y sistemas de información (Transversal)</w:t>
      </w:r>
    </w:p>
    <w:p w14:paraId="387AFEBF" w14:textId="4F569489" w:rsidR="00856EED" w:rsidRPr="007855F6" w:rsidRDefault="001F5DBA" w:rsidP="007855F6">
      <w:pPr>
        <w:spacing w:after="0" w:line="480" w:lineRule="auto"/>
        <w:ind w:firstLine="708"/>
        <w:jc w:val="both"/>
        <w:rPr>
          <w:rFonts w:ascii="Arial" w:hAnsi="Arial" w:cs="Arial"/>
        </w:rPr>
      </w:pPr>
      <w:r w:rsidRPr="007855F6">
        <w:rPr>
          <w:rFonts w:ascii="Arial" w:hAnsi="Arial" w:cs="Arial"/>
        </w:rPr>
        <w:t xml:space="preserve">La era digital y la revolución </w:t>
      </w:r>
      <w:r w:rsidR="005820E7" w:rsidRPr="007855F6">
        <w:rPr>
          <w:rFonts w:ascii="Arial" w:hAnsi="Arial" w:cs="Arial"/>
        </w:rPr>
        <w:t>tecnológica son las bases de una nueva concepción de mercado, donde las organizaciones se ven obligadas a migrar tanto a nivel fáctico como en su visión, bajo los lineamientos de un nuevo orden mundial, donde el cambio y la evolución son las constantes de la polifacética revolución 4.0</w:t>
      </w:r>
      <w:r w:rsidR="001869FA" w:rsidRPr="007855F6">
        <w:rPr>
          <w:rFonts w:ascii="Arial" w:hAnsi="Arial" w:cs="Arial"/>
        </w:rPr>
        <w:t xml:space="preserve"> </w:t>
      </w:r>
      <w:r w:rsidR="001869FA" w:rsidRPr="007855F6">
        <w:rPr>
          <w:rFonts w:ascii="Arial" w:hAnsi="Arial" w:cs="Arial"/>
        </w:rPr>
        <w:fldChar w:fldCharType="begin" w:fldLock="1"/>
      </w:r>
      <w:r w:rsidR="004255C7" w:rsidRPr="007855F6">
        <w:rPr>
          <w:rFonts w:ascii="Arial" w:hAnsi="Arial" w:cs="Arial"/>
        </w:rPr>
        <w:instrText>ADDIN CSL_CITATION {"citationItems":[{"id":"ITEM-1","itemData":{"author":[{"dropping-particle":"","family":"Blázquez","given":"María Luisa","non-dropping-particle":"","parse-names":false,"suffix":""},{"dropping-particle":"","family":"Masclans","given":"Rogers","non-dropping-particle":"","parse-names":false,"suffix":""},{"dropping-particle":"","family":"Canals","given":"Jordi","non-dropping-particle":"","parse-names":false,"suffix":""}],"container-title":"IESE Business School","id":"ITEM-1","issued":{"date-parts":[["2019"]]},"page":"98","title":"El futuro del empleo y las competencias profesionales del futuro: la perspectiva de las empresas","type":"article-journal"},"uris":["http://www.mendeley.com/documents/?uuid=f3e38ed1-1974-49ab-b76c-4fdd2a04c54e"]}],"mendeley":{"formattedCitation":"(Blázquez et al., 2019)","plainTextFormattedCitation":"(Blázquez et al., 2019)","previouslyFormattedCitation":"(Blázquez et al., 2019)"},"properties":{"noteIndex":0},"schema":"https://github.com/citation-style-language/schema/raw/master/csl-citation.json"}</w:instrText>
      </w:r>
      <w:r w:rsidR="001869FA" w:rsidRPr="007855F6">
        <w:rPr>
          <w:rFonts w:ascii="Arial" w:hAnsi="Arial" w:cs="Arial"/>
        </w:rPr>
        <w:fldChar w:fldCharType="separate"/>
      </w:r>
      <w:r w:rsidR="001869FA" w:rsidRPr="007855F6">
        <w:rPr>
          <w:rFonts w:ascii="Arial" w:hAnsi="Arial" w:cs="Arial"/>
          <w:noProof/>
        </w:rPr>
        <w:t>(Blázquez et al., 2019)</w:t>
      </w:r>
      <w:r w:rsidR="001869FA" w:rsidRPr="007855F6">
        <w:rPr>
          <w:rFonts w:ascii="Arial" w:hAnsi="Arial" w:cs="Arial"/>
        </w:rPr>
        <w:fldChar w:fldCharType="end"/>
      </w:r>
      <w:r w:rsidR="001869FA" w:rsidRPr="007855F6">
        <w:rPr>
          <w:rFonts w:ascii="Arial" w:hAnsi="Arial" w:cs="Arial"/>
        </w:rPr>
        <w:t>.</w:t>
      </w:r>
      <w:r w:rsidR="0087682B" w:rsidRPr="007855F6">
        <w:rPr>
          <w:rFonts w:ascii="Arial" w:hAnsi="Arial" w:cs="Arial"/>
        </w:rPr>
        <w:t xml:space="preserve"> Esto involucra a los gerentes, asesores y personal con influencia en la toma de decisiones al interior de las organizaciones para que incorporen en su cotidianidad un mayor conocimiento y manejo en </w:t>
      </w:r>
      <w:r w:rsidR="0037496A" w:rsidRPr="007855F6">
        <w:rPr>
          <w:rFonts w:ascii="Arial" w:hAnsi="Arial" w:cs="Arial"/>
        </w:rPr>
        <w:t>“</w:t>
      </w:r>
      <w:r w:rsidR="0087682B" w:rsidRPr="007855F6">
        <w:rPr>
          <w:rFonts w:ascii="Arial" w:hAnsi="Arial" w:cs="Arial"/>
        </w:rPr>
        <w:t>Big Data</w:t>
      </w:r>
      <w:r w:rsidR="0037496A" w:rsidRPr="007855F6">
        <w:rPr>
          <w:rFonts w:ascii="Arial" w:hAnsi="Arial" w:cs="Arial"/>
        </w:rPr>
        <w:t>”</w:t>
      </w:r>
      <w:r w:rsidR="0087682B" w:rsidRPr="007855F6">
        <w:rPr>
          <w:rFonts w:ascii="Arial" w:hAnsi="Arial" w:cs="Arial"/>
        </w:rPr>
        <w:t xml:space="preserve"> y </w:t>
      </w:r>
      <w:r w:rsidR="0037496A" w:rsidRPr="007855F6">
        <w:rPr>
          <w:rFonts w:ascii="Arial" w:hAnsi="Arial" w:cs="Arial"/>
        </w:rPr>
        <w:t>“</w:t>
      </w:r>
      <w:r w:rsidR="0087682B" w:rsidRPr="007855F6">
        <w:rPr>
          <w:rFonts w:ascii="Arial" w:hAnsi="Arial" w:cs="Arial"/>
        </w:rPr>
        <w:t>Business Intelligence</w:t>
      </w:r>
      <w:r w:rsidR="0037496A" w:rsidRPr="007855F6">
        <w:rPr>
          <w:rFonts w:ascii="Arial" w:hAnsi="Arial" w:cs="Arial"/>
        </w:rPr>
        <w:t>”, lo que requiere procesos de capacitación y adaptación que genere capacidades y competencias tecnológicas, sin dejar de lado elementos importantes como la ética o principios de ciberseguridad.</w:t>
      </w:r>
    </w:p>
    <w:p w14:paraId="6A77D569" w14:textId="63D43D67" w:rsidR="001869FA" w:rsidRPr="007855F6" w:rsidRDefault="001869FA" w:rsidP="007855F6">
      <w:pPr>
        <w:spacing w:after="0" w:line="480" w:lineRule="auto"/>
        <w:ind w:firstLine="708"/>
        <w:jc w:val="both"/>
        <w:rPr>
          <w:rFonts w:ascii="Arial" w:hAnsi="Arial" w:cs="Arial"/>
          <w:lang w:val="en-US"/>
        </w:rPr>
      </w:pPr>
      <w:r w:rsidRPr="007855F6">
        <w:rPr>
          <w:rFonts w:ascii="Arial" w:hAnsi="Arial" w:cs="Arial"/>
        </w:rPr>
        <w:t>La estructuración curricular y la motivación investigativa de los programas académicos de Contaduría Pública y Administración de Empresas no puede</w:t>
      </w:r>
      <w:r w:rsidR="004255C7" w:rsidRPr="007855F6">
        <w:rPr>
          <w:rFonts w:ascii="Arial" w:hAnsi="Arial" w:cs="Arial"/>
        </w:rPr>
        <w:t>n</w:t>
      </w:r>
      <w:r w:rsidRPr="007855F6">
        <w:rPr>
          <w:rFonts w:ascii="Arial" w:hAnsi="Arial" w:cs="Arial"/>
        </w:rPr>
        <w:t xml:space="preserve"> distanciarse de las nuevas tendencias del mercado y las innovaciones que afectan de forma directa los </w:t>
      </w:r>
      <w:r w:rsidRPr="007855F6">
        <w:rPr>
          <w:rFonts w:ascii="Arial" w:hAnsi="Arial" w:cs="Arial"/>
        </w:rPr>
        <w:lastRenderedPageBreak/>
        <w:t xml:space="preserve">niveles de competitividad de las organizaciones, razón por la cual esta línea de trabajo busca focalizar esfuerzos para la comprensión y explicación de los vínculos </w:t>
      </w:r>
      <w:r w:rsidR="009618EA" w:rsidRPr="007855F6">
        <w:rPr>
          <w:rFonts w:ascii="Arial" w:hAnsi="Arial" w:cs="Arial"/>
        </w:rPr>
        <w:t xml:space="preserve">actuales y potenciales de la disciplina frente a constructos como Big Data, Sistemas Ciber Físicos, Analítica Predictiva, Cloud Computing, Realidad Aumentada, </w:t>
      </w:r>
      <w:r w:rsidR="004255C7" w:rsidRPr="007855F6">
        <w:rPr>
          <w:rFonts w:ascii="Arial" w:hAnsi="Arial" w:cs="Arial"/>
        </w:rPr>
        <w:t xml:space="preserve">Business Intelligence </w:t>
      </w:r>
      <w:r w:rsidR="009618EA" w:rsidRPr="007855F6">
        <w:rPr>
          <w:rFonts w:ascii="Arial" w:hAnsi="Arial" w:cs="Arial"/>
        </w:rPr>
        <w:t>entre muchos otros ejes de innovación y desarrollo</w:t>
      </w:r>
      <w:r w:rsidR="004255C7" w:rsidRPr="007855F6">
        <w:rPr>
          <w:rFonts w:ascii="Arial" w:hAnsi="Arial" w:cs="Arial"/>
        </w:rPr>
        <w:t xml:space="preserve"> tecnológico y automatización </w:t>
      </w:r>
      <w:bookmarkStart w:id="0" w:name="_Hlk36396920"/>
      <w:r w:rsidR="004255C7" w:rsidRPr="007855F6">
        <w:rPr>
          <w:rFonts w:ascii="Arial" w:hAnsi="Arial" w:cs="Arial"/>
        </w:rPr>
        <w:fldChar w:fldCharType="begin" w:fldLock="1"/>
      </w:r>
      <w:r w:rsidR="009C0495" w:rsidRPr="007855F6">
        <w:rPr>
          <w:rFonts w:ascii="Arial" w:hAnsi="Arial" w:cs="Arial"/>
        </w:rPr>
        <w:instrText>ADDIN CSL_CITATION {"citationItems":[{"id":"ITEM-1","itemData":{"author":[{"dropping-particle":"","family":"Forbes Insights","given":"","non-dropping-particle":"","parse-names":false,"suffix":""}],"container-title":"Deloitte Insights","id":"ITEM-1","issued":{"date-parts":[["2017"]]},"title":"4364_Industry4-0_Are-you-ready_Report","type":"article-journal"},"uris":["http://www.mendeley.com/documents/?uuid=1a88d340-6bc3-4055-aafc-4b86436007a9"]},{"id":"ITEM-2","itemData":{"abstract":"Welcome to Deloitte’s fifth annual Global Human Capital Trends report and survey. This year’s report takes stock of the challenges ahead for business and HR leaders in a dramatically changing digital, economic, demographic, and social landscape. In an age of disruption, business and HR leaders are being pressed to rewrite the rules for how they organize, recruit, develop, manage, and engage the 21st-century workforce. This workforce is changing. It’s more digital, more global, diverse, automation-savvy, and social media- proficient. At the same time, business expectations, needs, and demands are evolving faster than ever before. While some view this as a challenge, we see it as an opportunity. An opportunity to reimagine HR, talent, and organizational practices. An opportunity to create platforms, processes, and tools that will continue to evolve and sustain their value over time. An opportunity to take the lead in what will likely be among the most signifi- cant changes to the workforce that we have seen. Hence, our call for new rules for HR in the digital age. The 2017 report began last summer with us reaching out to hundreds of organizations, academics, and practi- tioners around the world. This year, it includes a survey of more than 10,000 HR and business leaders across 140 countries. The report reveals how leaders are turning to new organizational models that highlight the networked nature of today’s world of work; innovation-based HR platforms; learning and career programs driven by social and cognitive technologies; and employee experience strategies that put the workforce at the center. The report closes with a discussion of the future of work amid the changes being driven by advances in automation and an expanded definition of the workforce. We are pleased to present this year’s Global Human Capital Trends report and survey and look forward to your comments. 2017 is positioned to be a year of change as we all manage new levels of transformation and disruption. The only question now is: Are you ready?","author":[{"dropping-particle":"","family":"Schwartz","given":"Jeff","non-dropping-particle":"","parse-names":false,"suffix":""},{"dropping-particle":"","family":"Collins","given":"Laurence","non-dropping-particle":"","parse-names":false,"suffix":""},{"dropping-particle":"","family":"Stockton","given":"Heather","non-dropping-particle":"","parse-names":false,"suffix":""},{"dropping-particle":"","family":"Wagner","given":"Darryl","non-dropping-particle":"","parse-names":false,"suffix":""},{"dropping-particle":"","family":"Walsh","given":"Brett","non-dropping-particle":"","parse-names":false,"suffix":""}],"container-title":"Deloitte Global Human Capital Trends","id":"ITEM-2","issued":{"date-parts":[["2017"]]},"page":"139","title":"Rewriting the Rules for the Digital Age","type":"article-journal"},"uris":["http://www.mendeley.com/documents/?uuid=8bcc2549-8790-488b-ad55-742639665cc1"]},{"id":"ITEM-3","itemData":{"ISSN":"1851-9202","abstract":"Pronto casi todo será realizado por máquinas inteligentes, se generan nuevas oportunidades; los contadores públicos deben dominar las TIC, con ayuda de universidades y asociaciones; también, deben dominar leyes y normativas. Deben integrar varias disciplinas afines. Los académicos deben renovar sus planes de estudio de contaduría para proporcionar las habilidades necesarias en analítica de “Big Data”. Los auditores no tendrán más remedio que seguir el liderazgo de la administración en la utilización de “Big Data”. No es cierto que la profesión de contador público será desplazada por sistemas inteligentes. “Big Data” será del dominio de los contadores públicos panameños","author":[{"dropping-particle":"","family":"Changmarin R","given":"Carlos A.","non-dropping-particle":"","parse-names":false,"suffix":""}],"container-title":"Contabilidad y Auditoría","id":"ITEM-3","issued":{"date-parts":[["2018"]]},"page":"109-140","title":"La formación integral del contador público panameño con crecientes regulaciones en una economía digital y de la big data","type":"article-journal","volume":"50"},"uris":["http://www.mendeley.com/do</w:instrText>
      </w:r>
      <w:r w:rsidR="009C0495" w:rsidRPr="007855F6">
        <w:rPr>
          <w:rFonts w:ascii="Arial" w:hAnsi="Arial" w:cs="Arial"/>
          <w:lang w:val="en-US"/>
        </w:rPr>
        <w:instrText>cuments/?uuid=0fb216f2-3f8c-4428-8aed-7aedfcaaa67c"]},{"id":"ITEM-4","itemData":{"DOI":"10.1007/s12599-013-0249-5","ISBN":"1259901302495","ISSN":"18670202","author":[{"dropping-particle":"","family":"Buhl","given":"Hans Ulrich","non-dropping-particle":"","parse-names":false,"suffix":""},{"dropping-particle":"","family":"Röglinger","given":"Maximilian","non-dropping-particle":"","parse-names":false,"suffix":""},{"dropping-particle":"","family":"Moser","given":"Florian","non-dropping-particle":"","parse-names":false,"suffix":""},{"dropping-particle":"","family":"Heidemann","given":"Julia","non-dropping-particle":"","parse-names":false,"suffix":""}],"container-title":"Business and Information Systems Engineering","id":"ITEM-4","issue":"2","issued":{"date-parts":[["2013"]]},"page":"65-69","title":"Big data: A fashionable topic with(out) sustainable relevance for research and practice?","type":"article-journal","volume":"5"},"uris":["http://www.mendeley.com/documents/?uuid=e84a5982-2c8b-4040-912b-001228cc0b5d"]}],"mendeley":{"formattedCitation":"(Buhl et al., 2013; Changmarin R, 2018; Forbes Insights, 2017; Schwartz et al., 2017)","plainTextFormattedCitation":"(Buhl et al., 2013; Changmarin R, 2018; Forbes Insights, 2017; Schwartz et al., 2017)","previouslyFormattedCitation":"(Buhl et al., 2013; Changmarin R, 2018; Forbes Insights, 2017; Schwartz et al., 2017)"},"properties":{"noteIndex":0},"schema":"https://github.com/citation-style-language/schema/raw/master/csl-citation.json"}</w:instrText>
      </w:r>
      <w:r w:rsidR="004255C7" w:rsidRPr="007855F6">
        <w:rPr>
          <w:rFonts w:ascii="Arial" w:hAnsi="Arial" w:cs="Arial"/>
        </w:rPr>
        <w:fldChar w:fldCharType="separate"/>
      </w:r>
      <w:r w:rsidR="00C83403" w:rsidRPr="007855F6">
        <w:rPr>
          <w:rFonts w:ascii="Arial" w:hAnsi="Arial" w:cs="Arial"/>
          <w:noProof/>
          <w:lang w:val="en-US"/>
        </w:rPr>
        <w:t>(Buhl et al., 2013; Changmarin R, 2018; Forbes Insights, 2017; Schwartz et al., 2017)</w:t>
      </w:r>
      <w:r w:rsidR="004255C7" w:rsidRPr="007855F6">
        <w:rPr>
          <w:rFonts w:ascii="Arial" w:hAnsi="Arial" w:cs="Arial"/>
        </w:rPr>
        <w:fldChar w:fldCharType="end"/>
      </w:r>
      <w:r w:rsidR="00C83403" w:rsidRPr="007855F6">
        <w:rPr>
          <w:rFonts w:ascii="Arial" w:hAnsi="Arial" w:cs="Arial"/>
          <w:lang w:val="en-US"/>
        </w:rPr>
        <w:t>.</w:t>
      </w:r>
      <w:bookmarkEnd w:id="0"/>
    </w:p>
    <w:p w14:paraId="28987E3D" w14:textId="4AFF29E2" w:rsidR="00856EED" w:rsidRPr="007855F6" w:rsidRDefault="00856EED" w:rsidP="007855F6">
      <w:pPr>
        <w:pStyle w:val="Ttulo3"/>
        <w:spacing w:before="0" w:line="480" w:lineRule="auto"/>
        <w:rPr>
          <w:rFonts w:ascii="Arial" w:hAnsi="Arial" w:cs="Arial"/>
          <w:sz w:val="22"/>
          <w:szCs w:val="22"/>
        </w:rPr>
      </w:pPr>
      <w:r w:rsidRPr="007855F6">
        <w:rPr>
          <w:rFonts w:ascii="Arial" w:hAnsi="Arial" w:cs="Arial"/>
          <w:sz w:val="22"/>
          <w:szCs w:val="22"/>
        </w:rPr>
        <w:t>Referentes Bibliográficos</w:t>
      </w:r>
    </w:p>
    <w:p w14:paraId="055C96DF" w14:textId="01B4ACD1" w:rsidR="0087682B" w:rsidRPr="007855F6" w:rsidRDefault="0087682B" w:rsidP="007855F6">
      <w:pPr>
        <w:spacing w:after="0" w:line="480" w:lineRule="auto"/>
        <w:ind w:left="567" w:hanging="567"/>
        <w:jc w:val="both"/>
        <w:rPr>
          <w:rFonts w:ascii="Arial" w:hAnsi="Arial" w:cs="Arial"/>
          <w:lang w:val="en-US"/>
        </w:rPr>
      </w:pPr>
      <w:r w:rsidRPr="007855F6">
        <w:rPr>
          <w:rFonts w:ascii="Arial" w:hAnsi="Arial" w:cs="Arial"/>
        </w:rPr>
        <w:t xml:space="preserve">Atzori, L., Iera, A., &amp; Morabito, G. (2010). </w:t>
      </w:r>
      <w:r w:rsidRPr="007855F6">
        <w:rPr>
          <w:rFonts w:ascii="Arial" w:hAnsi="Arial" w:cs="Arial"/>
          <w:lang w:val="en-US"/>
        </w:rPr>
        <w:t>The Internet of Things: A survey. Computer Networks, 54(15), 2787–2805. https://doi.org/10.1016/j.comnet.2010.05.010</w:t>
      </w:r>
    </w:p>
    <w:p w14:paraId="5F6BC9CC" w14:textId="77777777" w:rsidR="0087682B" w:rsidRPr="007855F6" w:rsidRDefault="0087682B" w:rsidP="007855F6">
      <w:pPr>
        <w:spacing w:after="0" w:line="480" w:lineRule="auto"/>
        <w:ind w:left="567" w:hanging="567"/>
        <w:jc w:val="both"/>
        <w:rPr>
          <w:rFonts w:ascii="Arial" w:hAnsi="Arial" w:cs="Arial"/>
        </w:rPr>
      </w:pPr>
      <w:r w:rsidRPr="007855F6">
        <w:rPr>
          <w:rFonts w:ascii="Arial" w:hAnsi="Arial" w:cs="Arial"/>
          <w:lang w:val="en-US"/>
        </w:rPr>
        <w:t xml:space="preserve">Blázquez, M. L., Masclans, R., &amp; Canals, J. (2019). </w:t>
      </w:r>
      <w:r w:rsidRPr="007855F6">
        <w:rPr>
          <w:rFonts w:ascii="Arial" w:hAnsi="Arial" w:cs="Arial"/>
        </w:rPr>
        <w:t>El futuro del empleo y las competencias profesionales del futuro: la perspectiva de las empresas. IESE Business School, 98.</w:t>
      </w:r>
    </w:p>
    <w:p w14:paraId="1EB812A1" w14:textId="77777777" w:rsidR="0087682B" w:rsidRPr="007855F6" w:rsidRDefault="0087682B" w:rsidP="007855F6">
      <w:pPr>
        <w:spacing w:after="0" w:line="480" w:lineRule="auto"/>
        <w:ind w:left="567" w:hanging="567"/>
        <w:jc w:val="both"/>
        <w:rPr>
          <w:rFonts w:ascii="Arial" w:hAnsi="Arial" w:cs="Arial"/>
          <w:lang w:val="en-US"/>
        </w:rPr>
      </w:pPr>
      <w:r w:rsidRPr="007855F6">
        <w:rPr>
          <w:rFonts w:ascii="Arial" w:hAnsi="Arial" w:cs="Arial"/>
          <w:lang w:val="en-US"/>
        </w:rPr>
        <w:t>Buhl, H. U., Röglinger, M., Moser, F., &amp; Heidemann, J. (2013). Big data: A fashionable topic with(out) sustainable relevance for research and practice? Business and Information Systems Engineering, 5(2), 65–69. https://doi.org/10.1007/s12599-013-0249-5</w:t>
      </w:r>
    </w:p>
    <w:p w14:paraId="64DC2E8D" w14:textId="77777777" w:rsidR="0087682B" w:rsidRPr="007855F6" w:rsidRDefault="0087682B" w:rsidP="007855F6">
      <w:pPr>
        <w:spacing w:after="0" w:line="480" w:lineRule="auto"/>
        <w:ind w:left="567" w:hanging="567"/>
        <w:jc w:val="both"/>
        <w:rPr>
          <w:rFonts w:ascii="Arial" w:hAnsi="Arial" w:cs="Arial"/>
          <w:lang w:val="en-US"/>
        </w:rPr>
      </w:pPr>
      <w:r w:rsidRPr="007855F6">
        <w:rPr>
          <w:rFonts w:ascii="Arial" w:hAnsi="Arial" w:cs="Arial"/>
          <w:lang w:val="en-US"/>
        </w:rPr>
        <w:t>Forbes Insights. (2017). 4364_Industry4-0_Are-you-ready_Report. Deloitte Insights.</w:t>
      </w:r>
    </w:p>
    <w:p w14:paraId="327880B7" w14:textId="77777777" w:rsidR="004A1A3B" w:rsidRPr="007855F6" w:rsidRDefault="004A1A3B" w:rsidP="007855F6">
      <w:pPr>
        <w:spacing w:after="0" w:line="480" w:lineRule="auto"/>
        <w:ind w:left="567" w:hanging="567"/>
        <w:jc w:val="both"/>
        <w:rPr>
          <w:rFonts w:ascii="Arial" w:hAnsi="Arial" w:cs="Arial"/>
          <w:lang w:val="en-US"/>
        </w:rPr>
      </w:pPr>
      <w:r w:rsidRPr="007855F6">
        <w:rPr>
          <w:rFonts w:ascii="Arial" w:hAnsi="Arial" w:cs="Arial"/>
          <w:lang w:val="en-US"/>
        </w:rPr>
        <w:t xml:space="preserve">Hsinchun, C., Roger, H. L. C., &amp; Veda, C. S. (2018). Business Intelligence and Analytics: From Big Data To Big Impact. MIS Quarterly, 36(4), 1293–1327. https://doi.org/10.1016/S0140-6736(09)61833-X </w:t>
      </w:r>
    </w:p>
    <w:p w14:paraId="13E3F473" w14:textId="77777777" w:rsidR="0087682B" w:rsidRPr="007855F6" w:rsidRDefault="0087682B" w:rsidP="007855F6">
      <w:pPr>
        <w:spacing w:after="0" w:line="480" w:lineRule="auto"/>
        <w:ind w:left="567" w:hanging="567"/>
        <w:jc w:val="both"/>
        <w:rPr>
          <w:rFonts w:ascii="Arial" w:hAnsi="Arial" w:cs="Arial"/>
        </w:rPr>
      </w:pPr>
      <w:r w:rsidRPr="007855F6">
        <w:rPr>
          <w:rFonts w:ascii="Arial" w:hAnsi="Arial" w:cs="Arial"/>
          <w:lang w:val="en-US"/>
        </w:rPr>
        <w:t xml:space="preserve">Miklos A. Vasarhelyi, Alexander Kogan, and Brad M. Tuttle (2015) Big Data in Accounting: An Overview. </w:t>
      </w:r>
      <w:r w:rsidRPr="007855F6">
        <w:rPr>
          <w:rFonts w:ascii="Arial" w:hAnsi="Arial" w:cs="Arial"/>
        </w:rPr>
        <w:t>Accounting Horizons: June 2015, Vol. 29, No. 2, pp. 381-396</w:t>
      </w:r>
    </w:p>
    <w:p w14:paraId="0D7F9CB1" w14:textId="4FBEEA93" w:rsidR="0047575B" w:rsidRPr="007855F6" w:rsidRDefault="0047575B" w:rsidP="007855F6">
      <w:pPr>
        <w:spacing w:after="0" w:line="480" w:lineRule="auto"/>
        <w:ind w:left="567" w:hanging="567"/>
        <w:jc w:val="both"/>
        <w:rPr>
          <w:rFonts w:ascii="Arial" w:hAnsi="Arial" w:cs="Arial"/>
          <w:lang w:val="en-US"/>
        </w:rPr>
      </w:pPr>
      <w:r w:rsidRPr="007855F6">
        <w:rPr>
          <w:rFonts w:ascii="Arial" w:hAnsi="Arial" w:cs="Arial"/>
        </w:rPr>
        <w:t xml:space="preserve">Mora-Riapira, Edwin H., Vera-Colina, Mary A., &amp; Melgarejo-Molina, Zuray A. (2015). Planificación estratégica y niveles de competitividad de las Mipymes del sector comercio en Bogotá. </w:t>
      </w:r>
      <w:r w:rsidRPr="007855F6">
        <w:rPr>
          <w:rFonts w:ascii="Arial" w:hAnsi="Arial" w:cs="Arial"/>
          <w:lang w:val="en-US"/>
        </w:rPr>
        <w:t xml:space="preserve">Estudios Gerenciales, 31(134), 79-87. Retrieved January 21, </w:t>
      </w:r>
      <w:r w:rsidRPr="007855F6">
        <w:rPr>
          <w:rFonts w:ascii="Arial" w:hAnsi="Arial" w:cs="Arial"/>
          <w:lang w:val="en-US"/>
        </w:rPr>
        <w:lastRenderedPageBreak/>
        <w:t>2020, from http://www.scielo.org.co/scielo.php?script=sci_arttext&amp;pid=S0123-59232015000100010&amp;lng=en&amp;tlng=es.</w:t>
      </w:r>
    </w:p>
    <w:p w14:paraId="7BE30BCA" w14:textId="4CBAC8E3" w:rsidR="0047575B" w:rsidRPr="007855F6" w:rsidRDefault="0047575B" w:rsidP="007855F6">
      <w:pPr>
        <w:spacing w:after="0" w:line="480" w:lineRule="auto"/>
        <w:ind w:left="567" w:hanging="567"/>
        <w:jc w:val="both"/>
        <w:rPr>
          <w:rFonts w:ascii="Arial" w:hAnsi="Arial" w:cs="Arial"/>
        </w:rPr>
      </w:pPr>
      <w:r w:rsidRPr="007855F6">
        <w:rPr>
          <w:rFonts w:ascii="Arial" w:hAnsi="Arial" w:cs="Arial"/>
        </w:rPr>
        <w:t xml:space="preserve">Osorio-Gallego, Carlos Andrés, &amp; Londoño-Metaute, John Hildebrando, &amp; López-Zapata, Esteban (2016). </w:t>
      </w:r>
      <w:r w:rsidRPr="007855F6">
        <w:rPr>
          <w:rFonts w:ascii="Arial" w:hAnsi="Arial" w:cs="Arial"/>
          <w:lang w:val="en-US"/>
        </w:rPr>
        <w:t xml:space="preserve">Analysis of factors that influence the ICT adoption by SMEs in Colombia. </w:t>
      </w:r>
      <w:r w:rsidRPr="007855F6">
        <w:rPr>
          <w:rFonts w:ascii="Arial" w:hAnsi="Arial" w:cs="Arial"/>
        </w:rPr>
        <w:t>Intangible Capital, 12(2),666-732.[fecha de Consulta 21 de Enero de 2020]. ISSN: 2014-3214. Disponible en: https://www.redalyc.org/articulo.oa?id=549/54944740012</w:t>
      </w:r>
    </w:p>
    <w:p w14:paraId="6358F7DA" w14:textId="640DAE42" w:rsidR="004A1A3B" w:rsidRPr="007855F6" w:rsidRDefault="004A1A3B" w:rsidP="007855F6">
      <w:pPr>
        <w:spacing w:after="0" w:line="480" w:lineRule="auto"/>
        <w:ind w:left="567" w:hanging="567"/>
        <w:jc w:val="both"/>
        <w:rPr>
          <w:rFonts w:ascii="Arial" w:hAnsi="Arial" w:cs="Arial"/>
        </w:rPr>
      </w:pPr>
      <w:r w:rsidRPr="007855F6">
        <w:rPr>
          <w:rFonts w:ascii="Arial" w:hAnsi="Arial" w:cs="Arial"/>
          <w:lang w:val="en-US"/>
        </w:rPr>
        <w:t xml:space="preserve">Provost, F., &amp; Fawcett, T. (2013). Data Science and its Relationship to Big Data and Data-Driven Decision Making. </w:t>
      </w:r>
      <w:r w:rsidRPr="007855F6">
        <w:rPr>
          <w:rFonts w:ascii="Arial" w:hAnsi="Arial" w:cs="Arial"/>
        </w:rPr>
        <w:t>Big Data, 1(1), 51–59. https://doi.org/10.1089/big.2013.1508</w:t>
      </w:r>
    </w:p>
    <w:p w14:paraId="53AF0E42" w14:textId="368CDAAE" w:rsidR="0047575B" w:rsidRPr="007855F6" w:rsidRDefault="0047575B" w:rsidP="007855F6">
      <w:pPr>
        <w:spacing w:after="0" w:line="480" w:lineRule="auto"/>
        <w:ind w:left="567" w:hanging="567"/>
        <w:jc w:val="both"/>
        <w:rPr>
          <w:rFonts w:ascii="Arial" w:hAnsi="Arial" w:cs="Arial"/>
        </w:rPr>
      </w:pPr>
      <w:r w:rsidRPr="007855F6">
        <w:rPr>
          <w:rFonts w:ascii="Arial" w:hAnsi="Arial" w:cs="Arial"/>
        </w:rPr>
        <w:t>Riascos E., Sandra Cristina, Aguilera C., Adriana, &amp; Achicanoy, Harold Armando. (2016). Inversión en Tecnologías de la Información y las Comunicaciones y su relación con en el direccionamiento estratégico de las PYMES de Santiago de Cali - Colombia. RISTI - Revista Ibérica de Sistemas e Tecnologias de Informação, (18), 01-17. https://dx.doi.org/10.17013/risti.18.1-17</w:t>
      </w:r>
    </w:p>
    <w:p w14:paraId="59DB09F1" w14:textId="34203C1E" w:rsidR="000B533A" w:rsidRPr="007855F6" w:rsidRDefault="000B533A" w:rsidP="007855F6">
      <w:pPr>
        <w:spacing w:after="0" w:line="480" w:lineRule="auto"/>
        <w:ind w:left="567" w:hanging="567"/>
        <w:jc w:val="both"/>
        <w:rPr>
          <w:rFonts w:ascii="Arial" w:hAnsi="Arial" w:cs="Arial"/>
          <w:lang w:val="en-US"/>
        </w:rPr>
      </w:pPr>
      <w:r w:rsidRPr="007855F6">
        <w:rPr>
          <w:rFonts w:ascii="Arial" w:hAnsi="Arial" w:cs="Arial"/>
          <w:lang w:val="en-US"/>
        </w:rPr>
        <w:t>Schwartz, J., Collins, L., Stockton, H., Wagner, D., &amp; Walsh, B. (2017). Rewriting the Rules for the Digital Age. Deloitte Global Human Capital Trends, 139. https://www2.deloitte.com/content/dam/Deloitte/global/Documents/HumanCapital/hc-2017-global-human-capital-trends-gx.pdf</w:t>
      </w:r>
    </w:p>
    <w:p w14:paraId="3BBB3ECC" w14:textId="77777777" w:rsidR="000B533A" w:rsidRPr="007855F6" w:rsidRDefault="000B533A" w:rsidP="007855F6">
      <w:pPr>
        <w:spacing w:after="0" w:line="480" w:lineRule="auto"/>
        <w:ind w:left="567" w:hanging="567"/>
        <w:jc w:val="both"/>
        <w:rPr>
          <w:rFonts w:ascii="Arial" w:hAnsi="Arial" w:cs="Arial"/>
        </w:rPr>
      </w:pPr>
      <w:r w:rsidRPr="007855F6">
        <w:rPr>
          <w:rFonts w:ascii="Arial" w:hAnsi="Arial" w:cs="Arial"/>
          <w:lang w:val="en-US"/>
        </w:rPr>
        <w:t xml:space="preserve">Smith, H. J., Milberg, S. J., Burke, S. J., &amp; Hall, O. N. (1996). </w:t>
      </w:r>
      <w:r w:rsidRPr="007855F6">
        <w:rPr>
          <w:rFonts w:ascii="Arial" w:hAnsi="Arial" w:cs="Arial"/>
        </w:rPr>
        <w:t>Privacy : Concerns Organizational. MIS Quarterly, 20(2), 167–196.</w:t>
      </w:r>
    </w:p>
    <w:p w14:paraId="685C2684" w14:textId="558E12BC" w:rsidR="000B533A" w:rsidRPr="007855F6" w:rsidRDefault="000B533A" w:rsidP="007855F6">
      <w:pPr>
        <w:spacing w:after="0" w:line="480" w:lineRule="auto"/>
        <w:ind w:left="567" w:hanging="567"/>
        <w:jc w:val="both"/>
        <w:rPr>
          <w:rFonts w:ascii="Arial" w:hAnsi="Arial" w:cs="Arial"/>
          <w:lang w:val="en-US"/>
        </w:rPr>
      </w:pPr>
      <w:r w:rsidRPr="007855F6">
        <w:rPr>
          <w:rFonts w:ascii="Arial" w:hAnsi="Arial" w:cs="Arial"/>
          <w:lang w:val="en-US"/>
        </w:rPr>
        <w:t>Smith, P. J., &amp; Smith, P. J. (2011). Modern learning methods : rhetoric and reality. https://doi.org/10.1108/00483480210412445</w:t>
      </w:r>
    </w:p>
    <w:p w14:paraId="46718DD1" w14:textId="237062C0" w:rsidR="00614954" w:rsidRPr="007855F6" w:rsidRDefault="00614954" w:rsidP="007855F6">
      <w:pPr>
        <w:spacing w:after="0" w:line="480" w:lineRule="auto"/>
        <w:ind w:left="567" w:hanging="567"/>
        <w:jc w:val="both"/>
        <w:rPr>
          <w:rFonts w:ascii="Arial" w:hAnsi="Arial" w:cs="Arial"/>
          <w:lang w:val="en-US"/>
        </w:rPr>
      </w:pPr>
      <w:r w:rsidRPr="007855F6">
        <w:rPr>
          <w:rFonts w:ascii="Arial" w:hAnsi="Arial" w:cs="Arial"/>
          <w:lang w:val="en-US"/>
        </w:rPr>
        <w:lastRenderedPageBreak/>
        <w:t>Trompeter, G., &amp; Wright, A. (2010). The world has changed - Have analytical procedure practices? Contemporary Accounting Research, 27(2), 669–700. https://doi.org/10.1111/j.1911-3846.2010.01021.x</w:t>
      </w:r>
    </w:p>
    <w:p w14:paraId="6212A99F" w14:textId="77777777" w:rsidR="0087682B" w:rsidRPr="007855F6" w:rsidRDefault="0087682B" w:rsidP="007855F6">
      <w:pPr>
        <w:spacing w:after="0" w:line="480" w:lineRule="auto"/>
        <w:ind w:left="567" w:hanging="567"/>
        <w:jc w:val="both"/>
        <w:rPr>
          <w:rFonts w:ascii="Arial" w:hAnsi="Arial" w:cs="Arial"/>
          <w:lang w:val="en-US"/>
        </w:rPr>
      </w:pPr>
      <w:r w:rsidRPr="007855F6">
        <w:rPr>
          <w:rFonts w:ascii="Arial" w:hAnsi="Arial" w:cs="Arial"/>
          <w:lang w:val="en-US"/>
        </w:rPr>
        <w:t xml:space="preserve">Villegas, M. G. (2016). </w:t>
      </w:r>
      <w:r w:rsidRPr="007855F6">
        <w:rPr>
          <w:rFonts w:ascii="Arial" w:hAnsi="Arial" w:cs="Arial"/>
        </w:rPr>
        <w:t xml:space="preserve">NIIF y MIPYMES: retos de la contabilidad para el contexto y la productividad. </w:t>
      </w:r>
      <w:r w:rsidRPr="007855F6">
        <w:rPr>
          <w:rFonts w:ascii="Arial" w:hAnsi="Arial" w:cs="Arial"/>
          <w:lang w:val="en-US"/>
        </w:rPr>
        <w:t>Cuadernos de Administración, 29(53), 49-76.</w:t>
      </w:r>
    </w:p>
    <w:p w14:paraId="7347D2B3" w14:textId="13C79DE0" w:rsidR="009D3456" w:rsidRPr="007855F6" w:rsidRDefault="009D3456" w:rsidP="007855F6">
      <w:pPr>
        <w:spacing w:after="0" w:line="480" w:lineRule="auto"/>
        <w:ind w:left="567" w:hanging="567"/>
        <w:jc w:val="both"/>
        <w:rPr>
          <w:rFonts w:ascii="Arial" w:hAnsi="Arial" w:cs="Arial"/>
        </w:rPr>
      </w:pPr>
      <w:r w:rsidRPr="007855F6">
        <w:rPr>
          <w:rFonts w:ascii="Arial" w:hAnsi="Arial" w:cs="Arial"/>
          <w:lang w:val="en-US"/>
        </w:rPr>
        <w:t xml:space="preserve">Waller, M. A., &amp; Fawcett, S. E. (2013). Data science, predictive analytics, and big data: A revolution that will transform supply chain design and management. </w:t>
      </w:r>
      <w:r w:rsidRPr="007855F6">
        <w:rPr>
          <w:rFonts w:ascii="Arial" w:hAnsi="Arial" w:cs="Arial"/>
        </w:rPr>
        <w:t>Journal of Business Logistics, 34(2), 77–84. https://doi.org/10.1111/jbl.12010</w:t>
      </w:r>
    </w:p>
    <w:p w14:paraId="6C005292" w14:textId="035C67AE" w:rsidR="00E80ED3" w:rsidRPr="007855F6" w:rsidRDefault="00E80ED3" w:rsidP="007855F6">
      <w:pPr>
        <w:spacing w:after="0" w:line="480" w:lineRule="auto"/>
        <w:ind w:left="567" w:hanging="567"/>
        <w:jc w:val="both"/>
        <w:rPr>
          <w:rFonts w:ascii="Arial" w:hAnsi="Arial" w:cs="Arial"/>
        </w:rPr>
      </w:pPr>
    </w:p>
    <w:p w14:paraId="0B5F9D0D" w14:textId="66D48702" w:rsidR="00146786" w:rsidRPr="007855F6" w:rsidRDefault="0087682B" w:rsidP="007855F6">
      <w:pPr>
        <w:pStyle w:val="Ttulo2"/>
        <w:numPr>
          <w:ilvl w:val="0"/>
          <w:numId w:val="27"/>
        </w:numPr>
        <w:spacing w:before="0" w:line="480" w:lineRule="auto"/>
        <w:rPr>
          <w:rFonts w:ascii="Arial" w:hAnsi="Arial" w:cs="Arial"/>
          <w:sz w:val="24"/>
          <w:szCs w:val="24"/>
        </w:rPr>
      </w:pPr>
      <w:r w:rsidRPr="007855F6">
        <w:rPr>
          <w:rFonts w:ascii="Arial" w:hAnsi="Arial" w:cs="Arial"/>
          <w:sz w:val="24"/>
          <w:szCs w:val="24"/>
        </w:rPr>
        <w:t>Esquema Líneas de Trabajo Detalladas</w:t>
      </w:r>
    </w:p>
    <w:tbl>
      <w:tblPr>
        <w:tblStyle w:val="Tablaconcuadrcula"/>
        <w:tblW w:w="9072" w:type="dxa"/>
        <w:tblInd w:w="-5" w:type="dxa"/>
        <w:tblLook w:val="04A0" w:firstRow="1" w:lastRow="0" w:firstColumn="1" w:lastColumn="0" w:noHBand="0" w:noVBand="1"/>
      </w:tblPr>
      <w:tblGrid>
        <w:gridCol w:w="4395"/>
        <w:gridCol w:w="4677"/>
      </w:tblGrid>
      <w:tr w:rsidR="00545945" w:rsidRPr="007855F6" w14:paraId="6FA29655" w14:textId="77777777" w:rsidTr="00952BFF">
        <w:trPr>
          <w:trHeight w:val="167"/>
        </w:trPr>
        <w:tc>
          <w:tcPr>
            <w:tcW w:w="9072" w:type="dxa"/>
            <w:gridSpan w:val="2"/>
            <w:tcBorders>
              <w:bottom w:val="single" w:sz="4" w:space="0" w:color="FFFFFF" w:themeColor="background1"/>
            </w:tcBorders>
          </w:tcPr>
          <w:p w14:paraId="0441E95F" w14:textId="12BFB550" w:rsidR="00545945" w:rsidRPr="007855F6" w:rsidRDefault="00545945" w:rsidP="007855F6">
            <w:pPr>
              <w:jc w:val="center"/>
              <w:rPr>
                <w:rFonts w:ascii="Arial" w:hAnsi="Arial" w:cs="Arial"/>
                <w:sz w:val="18"/>
                <w:szCs w:val="18"/>
              </w:rPr>
            </w:pPr>
            <w:r w:rsidRPr="007855F6">
              <w:rPr>
                <w:rFonts w:ascii="Arial" w:hAnsi="Arial" w:cs="Arial"/>
                <w:b/>
                <w:bCs/>
                <w:sz w:val="18"/>
                <w:szCs w:val="18"/>
              </w:rPr>
              <w:t>Competitividad, Innovación y Sistemas de Información</w:t>
            </w:r>
            <w:r w:rsidRPr="007855F6">
              <w:rPr>
                <w:rFonts w:ascii="Arial" w:hAnsi="Arial" w:cs="Arial"/>
                <w:sz w:val="18"/>
                <w:szCs w:val="18"/>
              </w:rPr>
              <w:t xml:space="preserve"> (Transversal)</w:t>
            </w:r>
          </w:p>
        </w:tc>
      </w:tr>
      <w:tr w:rsidR="00E80ED3" w:rsidRPr="007855F6" w14:paraId="75A9B2B3" w14:textId="77777777" w:rsidTr="00952BFF">
        <w:trPr>
          <w:trHeight w:val="1118"/>
        </w:trPr>
        <w:tc>
          <w:tcPr>
            <w:tcW w:w="4395" w:type="dxa"/>
            <w:tcBorders>
              <w:top w:val="single" w:sz="4" w:space="0" w:color="FFFFFF" w:themeColor="background1"/>
              <w:right w:val="single" w:sz="4" w:space="0" w:color="FFFFFF" w:themeColor="background1"/>
            </w:tcBorders>
          </w:tcPr>
          <w:p w14:paraId="31BB962E" w14:textId="77777777" w:rsidR="00545945" w:rsidRPr="007855F6" w:rsidRDefault="00545945" w:rsidP="007855F6">
            <w:pPr>
              <w:pStyle w:val="Prrafodelista"/>
              <w:rPr>
                <w:rFonts w:ascii="Arial" w:hAnsi="Arial" w:cs="Arial"/>
                <w:sz w:val="18"/>
                <w:szCs w:val="18"/>
              </w:rPr>
            </w:pPr>
          </w:p>
          <w:p w14:paraId="577023E5" w14:textId="4FCE2057" w:rsidR="00E80ED3" w:rsidRPr="007855F6" w:rsidRDefault="00E80ED3" w:rsidP="007855F6">
            <w:pPr>
              <w:pStyle w:val="Prrafodelista"/>
              <w:numPr>
                <w:ilvl w:val="0"/>
                <w:numId w:val="35"/>
              </w:numPr>
              <w:rPr>
                <w:rFonts w:ascii="Arial" w:hAnsi="Arial" w:cs="Arial"/>
                <w:sz w:val="18"/>
                <w:szCs w:val="18"/>
              </w:rPr>
            </w:pPr>
            <w:r w:rsidRPr="007855F6">
              <w:rPr>
                <w:rFonts w:ascii="Arial" w:hAnsi="Arial" w:cs="Arial"/>
                <w:sz w:val="18"/>
                <w:szCs w:val="18"/>
              </w:rPr>
              <w:t>Sistemas de Información y Contabilidad</w:t>
            </w:r>
          </w:p>
          <w:p w14:paraId="695B81D0" w14:textId="77777777" w:rsidR="00545945" w:rsidRPr="007855F6" w:rsidRDefault="00E80ED3" w:rsidP="007855F6">
            <w:pPr>
              <w:pStyle w:val="Prrafodelista"/>
              <w:numPr>
                <w:ilvl w:val="0"/>
                <w:numId w:val="35"/>
              </w:numPr>
              <w:rPr>
                <w:rFonts w:ascii="Arial" w:hAnsi="Arial" w:cs="Arial"/>
                <w:sz w:val="18"/>
                <w:szCs w:val="18"/>
              </w:rPr>
            </w:pPr>
            <w:r w:rsidRPr="007855F6">
              <w:rPr>
                <w:rFonts w:ascii="Arial" w:hAnsi="Arial" w:cs="Arial"/>
                <w:sz w:val="18"/>
                <w:szCs w:val="18"/>
              </w:rPr>
              <w:t>Competitividad en las Empresas</w:t>
            </w:r>
          </w:p>
          <w:p w14:paraId="4DD5022A" w14:textId="7281670E" w:rsidR="00E80ED3" w:rsidRPr="007855F6" w:rsidRDefault="00E80ED3" w:rsidP="007855F6">
            <w:pPr>
              <w:pStyle w:val="Prrafodelista"/>
              <w:numPr>
                <w:ilvl w:val="0"/>
                <w:numId w:val="35"/>
              </w:numPr>
              <w:rPr>
                <w:rFonts w:ascii="Arial" w:hAnsi="Arial" w:cs="Arial"/>
                <w:sz w:val="18"/>
                <w:szCs w:val="18"/>
              </w:rPr>
            </w:pPr>
            <w:r w:rsidRPr="007855F6">
              <w:rPr>
                <w:rFonts w:ascii="Arial" w:hAnsi="Arial" w:cs="Arial"/>
                <w:sz w:val="18"/>
                <w:szCs w:val="18"/>
              </w:rPr>
              <w:t>Sistemas de información financieros</w:t>
            </w:r>
          </w:p>
        </w:tc>
        <w:tc>
          <w:tcPr>
            <w:tcW w:w="4677" w:type="dxa"/>
            <w:tcBorders>
              <w:top w:val="single" w:sz="4" w:space="0" w:color="FFFFFF" w:themeColor="background1"/>
              <w:left w:val="single" w:sz="4" w:space="0" w:color="FFFFFF" w:themeColor="background1"/>
            </w:tcBorders>
          </w:tcPr>
          <w:p w14:paraId="4EEB540C" w14:textId="77777777" w:rsidR="00545945" w:rsidRPr="007855F6" w:rsidRDefault="00545945" w:rsidP="007855F6">
            <w:pPr>
              <w:pStyle w:val="Prrafodelista"/>
              <w:rPr>
                <w:rFonts w:ascii="Arial" w:hAnsi="Arial" w:cs="Arial"/>
                <w:sz w:val="18"/>
                <w:szCs w:val="18"/>
              </w:rPr>
            </w:pPr>
          </w:p>
          <w:p w14:paraId="6527A81E" w14:textId="047D1DC2" w:rsidR="00545945" w:rsidRPr="007855F6" w:rsidRDefault="00545945" w:rsidP="007855F6">
            <w:pPr>
              <w:pStyle w:val="Prrafodelista"/>
              <w:numPr>
                <w:ilvl w:val="0"/>
                <w:numId w:val="35"/>
              </w:numPr>
              <w:rPr>
                <w:rFonts w:ascii="Arial" w:hAnsi="Arial" w:cs="Arial"/>
                <w:sz w:val="18"/>
                <w:szCs w:val="18"/>
              </w:rPr>
            </w:pPr>
            <w:r w:rsidRPr="007855F6">
              <w:rPr>
                <w:rFonts w:ascii="Arial" w:hAnsi="Arial" w:cs="Arial"/>
                <w:sz w:val="18"/>
                <w:szCs w:val="18"/>
              </w:rPr>
              <w:t>Big Data y Economía Digital</w:t>
            </w:r>
          </w:p>
          <w:p w14:paraId="3D697498" w14:textId="77777777" w:rsidR="00545945" w:rsidRPr="007855F6" w:rsidRDefault="00545945" w:rsidP="007855F6">
            <w:pPr>
              <w:pStyle w:val="Prrafodelista"/>
              <w:numPr>
                <w:ilvl w:val="0"/>
                <w:numId w:val="35"/>
              </w:numPr>
              <w:rPr>
                <w:rFonts w:ascii="Arial" w:hAnsi="Arial" w:cs="Arial"/>
                <w:sz w:val="18"/>
                <w:szCs w:val="18"/>
              </w:rPr>
            </w:pPr>
            <w:r w:rsidRPr="007855F6">
              <w:rPr>
                <w:rFonts w:ascii="Arial" w:hAnsi="Arial" w:cs="Arial"/>
                <w:sz w:val="18"/>
                <w:szCs w:val="18"/>
              </w:rPr>
              <w:t>Biogestión y Competitividad</w:t>
            </w:r>
          </w:p>
          <w:p w14:paraId="6DD9CEEC" w14:textId="77777777" w:rsidR="00E80ED3" w:rsidRPr="007855F6" w:rsidRDefault="00545945" w:rsidP="007855F6">
            <w:pPr>
              <w:pStyle w:val="Prrafodelista"/>
              <w:numPr>
                <w:ilvl w:val="0"/>
                <w:numId w:val="35"/>
              </w:numPr>
              <w:rPr>
                <w:rFonts w:ascii="Arial" w:hAnsi="Arial" w:cs="Arial"/>
                <w:sz w:val="18"/>
                <w:szCs w:val="18"/>
              </w:rPr>
            </w:pPr>
            <w:r w:rsidRPr="007855F6">
              <w:rPr>
                <w:rFonts w:ascii="Arial" w:hAnsi="Arial" w:cs="Arial"/>
                <w:sz w:val="18"/>
                <w:szCs w:val="18"/>
              </w:rPr>
              <w:t>Cloud Computing en la gestión organizacional</w:t>
            </w:r>
          </w:p>
          <w:p w14:paraId="583EA0BF" w14:textId="46134F66" w:rsidR="00545945" w:rsidRPr="007855F6" w:rsidRDefault="00545945" w:rsidP="007855F6">
            <w:pPr>
              <w:pStyle w:val="Prrafodelista"/>
              <w:rPr>
                <w:rFonts w:ascii="Arial" w:hAnsi="Arial" w:cs="Arial"/>
                <w:sz w:val="18"/>
                <w:szCs w:val="18"/>
              </w:rPr>
            </w:pPr>
          </w:p>
        </w:tc>
      </w:tr>
      <w:tr w:rsidR="009D3456" w:rsidRPr="007855F6" w14:paraId="7B70E0E3" w14:textId="77777777" w:rsidTr="00952BFF">
        <w:tc>
          <w:tcPr>
            <w:tcW w:w="4395" w:type="dxa"/>
          </w:tcPr>
          <w:p w14:paraId="04AD4B29" w14:textId="77777777" w:rsidR="009D3456" w:rsidRPr="007855F6" w:rsidRDefault="009D3456" w:rsidP="007855F6">
            <w:pPr>
              <w:jc w:val="center"/>
              <w:rPr>
                <w:rFonts w:ascii="Arial" w:hAnsi="Arial" w:cs="Arial"/>
                <w:b/>
                <w:bCs/>
                <w:sz w:val="18"/>
                <w:szCs w:val="18"/>
              </w:rPr>
            </w:pPr>
            <w:r w:rsidRPr="007855F6">
              <w:rPr>
                <w:rFonts w:ascii="Arial" w:hAnsi="Arial" w:cs="Arial"/>
                <w:b/>
                <w:bCs/>
                <w:sz w:val="18"/>
                <w:szCs w:val="18"/>
              </w:rPr>
              <w:t>Modelos y Teorías Contables</w:t>
            </w:r>
          </w:p>
          <w:p w14:paraId="4F4CDF5B" w14:textId="77777777" w:rsidR="0083402C" w:rsidRPr="007855F6" w:rsidRDefault="0083402C" w:rsidP="007855F6">
            <w:pPr>
              <w:rPr>
                <w:rFonts w:ascii="Arial" w:hAnsi="Arial" w:cs="Arial"/>
                <w:sz w:val="18"/>
                <w:szCs w:val="18"/>
              </w:rPr>
            </w:pPr>
          </w:p>
          <w:p w14:paraId="5512D88D" w14:textId="62CB4842" w:rsidR="0083402C" w:rsidRPr="007855F6" w:rsidRDefault="0083402C" w:rsidP="007855F6">
            <w:pPr>
              <w:pStyle w:val="Prrafodelista"/>
              <w:numPr>
                <w:ilvl w:val="0"/>
                <w:numId w:val="32"/>
              </w:numPr>
              <w:rPr>
                <w:rFonts w:ascii="Arial" w:hAnsi="Arial" w:cs="Arial"/>
                <w:sz w:val="18"/>
                <w:szCs w:val="18"/>
              </w:rPr>
            </w:pPr>
            <w:r w:rsidRPr="007855F6">
              <w:rPr>
                <w:rFonts w:ascii="Arial" w:hAnsi="Arial" w:cs="Arial"/>
                <w:sz w:val="18"/>
                <w:szCs w:val="18"/>
              </w:rPr>
              <w:t>Gestión y desempeño organizacional - MiPymes</w:t>
            </w:r>
          </w:p>
          <w:p w14:paraId="75167125" w14:textId="2DD75FE9" w:rsidR="00FF33FC" w:rsidRPr="007855F6" w:rsidRDefault="00FF33FC" w:rsidP="007855F6">
            <w:pPr>
              <w:pStyle w:val="Prrafodelista"/>
              <w:numPr>
                <w:ilvl w:val="0"/>
                <w:numId w:val="32"/>
              </w:numPr>
              <w:rPr>
                <w:rFonts w:ascii="Arial" w:hAnsi="Arial" w:cs="Arial"/>
                <w:sz w:val="18"/>
                <w:szCs w:val="18"/>
              </w:rPr>
            </w:pPr>
            <w:r w:rsidRPr="007855F6">
              <w:rPr>
                <w:rFonts w:ascii="Arial" w:hAnsi="Arial" w:cs="Arial"/>
                <w:sz w:val="18"/>
                <w:szCs w:val="18"/>
              </w:rPr>
              <w:t>Historia Contable</w:t>
            </w:r>
          </w:p>
          <w:p w14:paraId="56483DCD" w14:textId="77777777" w:rsidR="0083402C" w:rsidRPr="007855F6" w:rsidRDefault="00730C48" w:rsidP="007855F6">
            <w:pPr>
              <w:pStyle w:val="Prrafodelista"/>
              <w:numPr>
                <w:ilvl w:val="0"/>
                <w:numId w:val="32"/>
              </w:numPr>
              <w:rPr>
                <w:rFonts w:ascii="Arial" w:hAnsi="Arial" w:cs="Arial"/>
                <w:sz w:val="18"/>
                <w:szCs w:val="18"/>
              </w:rPr>
            </w:pPr>
            <w:r w:rsidRPr="007855F6">
              <w:rPr>
                <w:rFonts w:ascii="Arial" w:hAnsi="Arial" w:cs="Arial"/>
                <w:sz w:val="18"/>
                <w:szCs w:val="18"/>
              </w:rPr>
              <w:t>Contabilidad y desarrollo económico</w:t>
            </w:r>
          </w:p>
          <w:p w14:paraId="1C5076C9" w14:textId="77777777" w:rsidR="00730C48" w:rsidRPr="007855F6" w:rsidRDefault="00730C48" w:rsidP="007855F6">
            <w:pPr>
              <w:pStyle w:val="Prrafodelista"/>
              <w:numPr>
                <w:ilvl w:val="0"/>
                <w:numId w:val="32"/>
              </w:numPr>
              <w:rPr>
                <w:rFonts w:ascii="Arial" w:hAnsi="Arial" w:cs="Arial"/>
                <w:sz w:val="18"/>
                <w:szCs w:val="18"/>
              </w:rPr>
            </w:pPr>
            <w:r w:rsidRPr="007855F6">
              <w:rPr>
                <w:rFonts w:ascii="Arial" w:hAnsi="Arial" w:cs="Arial"/>
                <w:sz w:val="18"/>
                <w:szCs w:val="18"/>
              </w:rPr>
              <w:t>Perspectiva Crítica de la Contabilidad</w:t>
            </w:r>
          </w:p>
          <w:p w14:paraId="55E9C194" w14:textId="68524C86" w:rsidR="00730C48" w:rsidRPr="007855F6" w:rsidRDefault="00730C48" w:rsidP="007855F6">
            <w:pPr>
              <w:pStyle w:val="Prrafodelista"/>
              <w:numPr>
                <w:ilvl w:val="0"/>
                <w:numId w:val="32"/>
              </w:numPr>
              <w:rPr>
                <w:rFonts w:ascii="Arial" w:hAnsi="Arial" w:cs="Arial"/>
                <w:sz w:val="18"/>
                <w:szCs w:val="18"/>
              </w:rPr>
            </w:pPr>
            <w:r w:rsidRPr="007855F6">
              <w:rPr>
                <w:rFonts w:ascii="Arial" w:hAnsi="Arial" w:cs="Arial"/>
                <w:sz w:val="18"/>
                <w:szCs w:val="18"/>
              </w:rPr>
              <w:t>Perspectiva Crítica Financiera</w:t>
            </w:r>
          </w:p>
          <w:p w14:paraId="384E9FE0" w14:textId="0597011A" w:rsidR="00E80ED3" w:rsidRPr="007855F6" w:rsidRDefault="00E80ED3" w:rsidP="007855F6">
            <w:pPr>
              <w:pStyle w:val="Prrafodelista"/>
              <w:numPr>
                <w:ilvl w:val="0"/>
                <w:numId w:val="32"/>
              </w:numPr>
              <w:rPr>
                <w:rFonts w:ascii="Arial" w:hAnsi="Arial" w:cs="Arial"/>
                <w:sz w:val="18"/>
                <w:szCs w:val="18"/>
              </w:rPr>
            </w:pPr>
            <w:r w:rsidRPr="007855F6">
              <w:rPr>
                <w:rFonts w:ascii="Arial" w:hAnsi="Arial" w:cs="Arial"/>
                <w:sz w:val="18"/>
                <w:szCs w:val="18"/>
              </w:rPr>
              <w:t>Teoría y Pensamiento Contable</w:t>
            </w:r>
          </w:p>
          <w:p w14:paraId="4C2722F6" w14:textId="6651416F" w:rsidR="00730C48" w:rsidRPr="007855F6" w:rsidRDefault="00730C48" w:rsidP="007855F6">
            <w:pPr>
              <w:pStyle w:val="Prrafodelista"/>
              <w:rPr>
                <w:rFonts w:ascii="Arial" w:hAnsi="Arial" w:cs="Arial"/>
                <w:sz w:val="18"/>
                <w:szCs w:val="18"/>
              </w:rPr>
            </w:pPr>
          </w:p>
        </w:tc>
        <w:tc>
          <w:tcPr>
            <w:tcW w:w="4677" w:type="dxa"/>
          </w:tcPr>
          <w:p w14:paraId="4DB27F18" w14:textId="2E6632C0" w:rsidR="009D3456" w:rsidRPr="007855F6" w:rsidRDefault="009D3456" w:rsidP="007855F6">
            <w:pPr>
              <w:jc w:val="center"/>
              <w:rPr>
                <w:rFonts w:ascii="Arial" w:hAnsi="Arial" w:cs="Arial"/>
                <w:b/>
                <w:bCs/>
                <w:sz w:val="18"/>
                <w:szCs w:val="18"/>
              </w:rPr>
            </w:pPr>
            <w:r w:rsidRPr="007855F6">
              <w:rPr>
                <w:rFonts w:ascii="Arial" w:hAnsi="Arial" w:cs="Arial"/>
                <w:b/>
                <w:bCs/>
                <w:sz w:val="18"/>
                <w:szCs w:val="18"/>
              </w:rPr>
              <w:t>Aseguramiento, Regulación y Fiscalización</w:t>
            </w:r>
          </w:p>
          <w:p w14:paraId="21B5ACD2" w14:textId="77777777" w:rsidR="0083402C" w:rsidRPr="007855F6" w:rsidRDefault="0083402C" w:rsidP="007855F6">
            <w:pPr>
              <w:jc w:val="center"/>
              <w:rPr>
                <w:rFonts w:ascii="Arial" w:hAnsi="Arial" w:cs="Arial"/>
                <w:sz w:val="18"/>
                <w:szCs w:val="18"/>
              </w:rPr>
            </w:pPr>
          </w:p>
          <w:p w14:paraId="24BE6B26" w14:textId="054193DC" w:rsidR="0083402C" w:rsidRPr="007855F6" w:rsidRDefault="00FF33FC" w:rsidP="007855F6">
            <w:pPr>
              <w:pStyle w:val="Prrafodelista"/>
              <w:numPr>
                <w:ilvl w:val="0"/>
                <w:numId w:val="30"/>
              </w:numPr>
              <w:rPr>
                <w:rFonts w:ascii="Arial" w:hAnsi="Arial" w:cs="Arial"/>
                <w:sz w:val="18"/>
                <w:szCs w:val="18"/>
              </w:rPr>
            </w:pPr>
            <w:r w:rsidRPr="007855F6">
              <w:rPr>
                <w:rFonts w:ascii="Arial" w:hAnsi="Arial" w:cs="Arial"/>
                <w:sz w:val="18"/>
                <w:szCs w:val="18"/>
              </w:rPr>
              <w:t>P</w:t>
            </w:r>
            <w:r w:rsidR="0083402C" w:rsidRPr="007855F6">
              <w:rPr>
                <w:rFonts w:ascii="Arial" w:hAnsi="Arial" w:cs="Arial"/>
                <w:sz w:val="18"/>
                <w:szCs w:val="18"/>
              </w:rPr>
              <w:t xml:space="preserve">olítica </w:t>
            </w:r>
            <w:r w:rsidRPr="007855F6">
              <w:rPr>
                <w:rFonts w:ascii="Arial" w:hAnsi="Arial" w:cs="Arial"/>
                <w:sz w:val="18"/>
                <w:szCs w:val="18"/>
              </w:rPr>
              <w:t>F</w:t>
            </w:r>
            <w:r w:rsidR="0083402C" w:rsidRPr="007855F6">
              <w:rPr>
                <w:rFonts w:ascii="Arial" w:hAnsi="Arial" w:cs="Arial"/>
                <w:sz w:val="18"/>
                <w:szCs w:val="18"/>
              </w:rPr>
              <w:t xml:space="preserve">iscal y </w:t>
            </w:r>
            <w:r w:rsidRPr="007855F6">
              <w:rPr>
                <w:rFonts w:ascii="Arial" w:hAnsi="Arial" w:cs="Arial"/>
                <w:sz w:val="18"/>
                <w:szCs w:val="18"/>
              </w:rPr>
              <w:t>T</w:t>
            </w:r>
            <w:r w:rsidR="0083402C" w:rsidRPr="007855F6">
              <w:rPr>
                <w:rFonts w:ascii="Arial" w:hAnsi="Arial" w:cs="Arial"/>
                <w:sz w:val="18"/>
                <w:szCs w:val="18"/>
              </w:rPr>
              <w:t>ributaria</w:t>
            </w:r>
          </w:p>
          <w:p w14:paraId="2D752C66" w14:textId="0AC8969D" w:rsidR="00FF33FC" w:rsidRPr="007855F6" w:rsidRDefault="00FF33FC" w:rsidP="007855F6">
            <w:pPr>
              <w:pStyle w:val="Prrafodelista"/>
              <w:numPr>
                <w:ilvl w:val="0"/>
                <w:numId w:val="30"/>
              </w:numPr>
              <w:rPr>
                <w:rFonts w:ascii="Arial" w:hAnsi="Arial" w:cs="Arial"/>
                <w:sz w:val="18"/>
                <w:szCs w:val="18"/>
              </w:rPr>
            </w:pPr>
            <w:r w:rsidRPr="007855F6">
              <w:rPr>
                <w:rFonts w:ascii="Arial" w:hAnsi="Arial" w:cs="Arial"/>
                <w:sz w:val="18"/>
                <w:szCs w:val="18"/>
              </w:rPr>
              <w:t>Control y Gestión</w:t>
            </w:r>
          </w:p>
          <w:p w14:paraId="7F869D05" w14:textId="77777777" w:rsidR="0083402C" w:rsidRPr="007855F6" w:rsidRDefault="00A6198E" w:rsidP="007855F6">
            <w:pPr>
              <w:pStyle w:val="Prrafodelista"/>
              <w:numPr>
                <w:ilvl w:val="0"/>
                <w:numId w:val="30"/>
              </w:numPr>
              <w:rPr>
                <w:rFonts w:ascii="Arial" w:hAnsi="Arial" w:cs="Arial"/>
                <w:sz w:val="18"/>
                <w:szCs w:val="18"/>
              </w:rPr>
            </w:pPr>
            <w:r w:rsidRPr="007855F6">
              <w:rPr>
                <w:rFonts w:ascii="Arial" w:hAnsi="Arial" w:cs="Arial"/>
                <w:sz w:val="18"/>
                <w:szCs w:val="18"/>
              </w:rPr>
              <w:t>Fiscalización en la era Digital</w:t>
            </w:r>
          </w:p>
          <w:p w14:paraId="72DC9F13" w14:textId="77777777" w:rsidR="00A6198E" w:rsidRPr="007855F6" w:rsidRDefault="00A6198E" w:rsidP="007855F6">
            <w:pPr>
              <w:pStyle w:val="Prrafodelista"/>
              <w:numPr>
                <w:ilvl w:val="0"/>
                <w:numId w:val="30"/>
              </w:numPr>
              <w:rPr>
                <w:rFonts w:ascii="Arial" w:hAnsi="Arial" w:cs="Arial"/>
                <w:sz w:val="18"/>
                <w:szCs w:val="18"/>
              </w:rPr>
            </w:pPr>
            <w:r w:rsidRPr="007855F6">
              <w:rPr>
                <w:rFonts w:ascii="Arial" w:hAnsi="Arial" w:cs="Arial"/>
                <w:sz w:val="18"/>
                <w:szCs w:val="18"/>
              </w:rPr>
              <w:t>Ética del Contador</w:t>
            </w:r>
          </w:p>
          <w:p w14:paraId="37DB63C1" w14:textId="1C827E03" w:rsidR="00A6198E" w:rsidRPr="007855F6" w:rsidRDefault="00730C48" w:rsidP="007855F6">
            <w:pPr>
              <w:pStyle w:val="Prrafodelista"/>
              <w:numPr>
                <w:ilvl w:val="0"/>
                <w:numId w:val="30"/>
              </w:numPr>
              <w:rPr>
                <w:rFonts w:ascii="Arial" w:hAnsi="Arial" w:cs="Arial"/>
                <w:sz w:val="18"/>
                <w:szCs w:val="18"/>
              </w:rPr>
            </w:pPr>
            <w:r w:rsidRPr="007855F6">
              <w:rPr>
                <w:rFonts w:ascii="Arial" w:hAnsi="Arial" w:cs="Arial"/>
                <w:sz w:val="18"/>
                <w:szCs w:val="18"/>
              </w:rPr>
              <w:t>Fraudes y Auditoria 4.0</w:t>
            </w:r>
          </w:p>
          <w:p w14:paraId="3F4A551B" w14:textId="77777777" w:rsidR="00730C48" w:rsidRPr="007855F6" w:rsidRDefault="00730C48" w:rsidP="007855F6">
            <w:pPr>
              <w:pStyle w:val="Prrafodelista"/>
              <w:numPr>
                <w:ilvl w:val="0"/>
                <w:numId w:val="30"/>
              </w:numPr>
              <w:rPr>
                <w:rFonts w:ascii="Arial" w:hAnsi="Arial" w:cs="Arial"/>
                <w:sz w:val="18"/>
                <w:szCs w:val="18"/>
              </w:rPr>
            </w:pPr>
            <w:r w:rsidRPr="007855F6">
              <w:rPr>
                <w:rFonts w:ascii="Arial" w:hAnsi="Arial" w:cs="Arial"/>
                <w:sz w:val="18"/>
                <w:szCs w:val="18"/>
              </w:rPr>
              <w:t>Regulación Contable Internacional</w:t>
            </w:r>
          </w:p>
          <w:p w14:paraId="6CA47030" w14:textId="20DC5234" w:rsidR="00730C48" w:rsidRPr="007855F6" w:rsidRDefault="00730C48" w:rsidP="007855F6">
            <w:pPr>
              <w:pStyle w:val="Prrafodelista"/>
              <w:rPr>
                <w:rFonts w:ascii="Arial" w:hAnsi="Arial" w:cs="Arial"/>
                <w:sz w:val="18"/>
                <w:szCs w:val="18"/>
              </w:rPr>
            </w:pPr>
          </w:p>
        </w:tc>
      </w:tr>
      <w:tr w:rsidR="009D3456" w:rsidRPr="007855F6" w14:paraId="680FD1FD" w14:textId="77777777" w:rsidTr="00952BFF">
        <w:tc>
          <w:tcPr>
            <w:tcW w:w="4395" w:type="dxa"/>
          </w:tcPr>
          <w:p w14:paraId="6E3D7A99" w14:textId="77777777" w:rsidR="009D3456" w:rsidRPr="007855F6" w:rsidRDefault="009D3456" w:rsidP="007855F6">
            <w:pPr>
              <w:jc w:val="center"/>
              <w:rPr>
                <w:rFonts w:ascii="Arial" w:hAnsi="Arial" w:cs="Arial"/>
                <w:b/>
                <w:bCs/>
                <w:sz w:val="18"/>
                <w:szCs w:val="18"/>
              </w:rPr>
            </w:pPr>
            <w:r w:rsidRPr="007855F6">
              <w:rPr>
                <w:rFonts w:ascii="Arial" w:hAnsi="Arial" w:cs="Arial"/>
                <w:b/>
                <w:bCs/>
                <w:sz w:val="18"/>
                <w:szCs w:val="18"/>
              </w:rPr>
              <w:t>Gestión Financiera y Estrategia</w:t>
            </w:r>
          </w:p>
          <w:p w14:paraId="4052FB15" w14:textId="77777777" w:rsidR="0083402C" w:rsidRPr="007855F6" w:rsidRDefault="0083402C" w:rsidP="007855F6">
            <w:pPr>
              <w:jc w:val="center"/>
              <w:rPr>
                <w:rFonts w:ascii="Arial" w:hAnsi="Arial" w:cs="Arial"/>
                <w:sz w:val="18"/>
                <w:szCs w:val="18"/>
              </w:rPr>
            </w:pPr>
          </w:p>
          <w:p w14:paraId="54AFC0E8" w14:textId="7C4E0D00" w:rsidR="00FF33FC" w:rsidRPr="007855F6" w:rsidRDefault="00FF33FC" w:rsidP="007855F6">
            <w:pPr>
              <w:pStyle w:val="Prrafodelista"/>
              <w:numPr>
                <w:ilvl w:val="0"/>
                <w:numId w:val="36"/>
              </w:numPr>
              <w:rPr>
                <w:rFonts w:ascii="Arial" w:hAnsi="Arial" w:cs="Arial"/>
                <w:sz w:val="18"/>
                <w:szCs w:val="18"/>
              </w:rPr>
            </w:pPr>
            <w:r w:rsidRPr="007855F6">
              <w:rPr>
                <w:rFonts w:ascii="Arial" w:hAnsi="Arial" w:cs="Arial"/>
                <w:sz w:val="18"/>
                <w:szCs w:val="18"/>
              </w:rPr>
              <w:t>Estrategia Organizacional</w:t>
            </w:r>
            <w:r w:rsidR="00730C48" w:rsidRPr="007855F6">
              <w:rPr>
                <w:rFonts w:ascii="Arial" w:hAnsi="Arial" w:cs="Arial"/>
                <w:sz w:val="18"/>
                <w:szCs w:val="18"/>
              </w:rPr>
              <w:t xml:space="preserve"> y finanzas</w:t>
            </w:r>
          </w:p>
          <w:p w14:paraId="590FCBA9" w14:textId="0C5B2E8F" w:rsidR="00FF33FC" w:rsidRPr="007855F6" w:rsidRDefault="00730C48" w:rsidP="007855F6">
            <w:pPr>
              <w:pStyle w:val="Prrafodelista"/>
              <w:numPr>
                <w:ilvl w:val="0"/>
                <w:numId w:val="36"/>
              </w:numPr>
              <w:rPr>
                <w:rFonts w:ascii="Arial" w:hAnsi="Arial" w:cs="Arial"/>
                <w:sz w:val="18"/>
                <w:szCs w:val="18"/>
              </w:rPr>
            </w:pPr>
            <w:r w:rsidRPr="007855F6">
              <w:rPr>
                <w:rFonts w:ascii="Arial" w:hAnsi="Arial" w:cs="Arial"/>
                <w:sz w:val="18"/>
                <w:szCs w:val="18"/>
              </w:rPr>
              <w:t>Presupuestos, costos y gestión</w:t>
            </w:r>
          </w:p>
          <w:p w14:paraId="066F291B" w14:textId="297F2766" w:rsidR="00FF33FC" w:rsidRPr="007855F6" w:rsidRDefault="00FF33FC" w:rsidP="007855F6">
            <w:pPr>
              <w:pStyle w:val="Prrafodelista"/>
              <w:numPr>
                <w:ilvl w:val="0"/>
                <w:numId w:val="36"/>
              </w:numPr>
              <w:rPr>
                <w:rFonts w:ascii="Arial" w:hAnsi="Arial" w:cs="Arial"/>
                <w:sz w:val="18"/>
                <w:szCs w:val="18"/>
              </w:rPr>
            </w:pPr>
            <w:r w:rsidRPr="007855F6">
              <w:rPr>
                <w:rFonts w:ascii="Arial" w:hAnsi="Arial" w:cs="Arial"/>
                <w:sz w:val="18"/>
                <w:szCs w:val="18"/>
              </w:rPr>
              <w:t>Prospectiva y Desarrollo Organizacional</w:t>
            </w:r>
          </w:p>
          <w:p w14:paraId="608D4FC9" w14:textId="2842DC84" w:rsidR="00FF33FC" w:rsidRPr="007855F6" w:rsidRDefault="00FF33FC" w:rsidP="007855F6">
            <w:pPr>
              <w:pStyle w:val="Prrafodelista"/>
              <w:numPr>
                <w:ilvl w:val="0"/>
                <w:numId w:val="36"/>
              </w:numPr>
              <w:rPr>
                <w:rFonts w:ascii="Arial" w:hAnsi="Arial" w:cs="Arial"/>
                <w:sz w:val="18"/>
                <w:szCs w:val="18"/>
              </w:rPr>
            </w:pPr>
            <w:r w:rsidRPr="007855F6">
              <w:rPr>
                <w:rFonts w:ascii="Arial" w:hAnsi="Arial" w:cs="Arial"/>
                <w:sz w:val="18"/>
                <w:szCs w:val="18"/>
              </w:rPr>
              <w:t>Teoría Financiera</w:t>
            </w:r>
          </w:p>
          <w:p w14:paraId="316F4B34" w14:textId="6F1572D2" w:rsidR="00A6198E" w:rsidRPr="007855F6" w:rsidRDefault="00A6198E" w:rsidP="007855F6">
            <w:pPr>
              <w:pStyle w:val="Prrafodelista"/>
              <w:numPr>
                <w:ilvl w:val="0"/>
                <w:numId w:val="36"/>
              </w:numPr>
              <w:rPr>
                <w:rFonts w:ascii="Arial" w:hAnsi="Arial" w:cs="Arial"/>
                <w:sz w:val="18"/>
                <w:szCs w:val="18"/>
              </w:rPr>
            </w:pPr>
            <w:r w:rsidRPr="007855F6">
              <w:rPr>
                <w:rFonts w:ascii="Arial" w:hAnsi="Arial" w:cs="Arial"/>
                <w:sz w:val="18"/>
                <w:szCs w:val="18"/>
              </w:rPr>
              <w:t>Mercado Bursátil</w:t>
            </w:r>
          </w:p>
          <w:p w14:paraId="15A4DD70" w14:textId="651E517A" w:rsidR="00A6198E" w:rsidRPr="007855F6" w:rsidRDefault="00A6198E" w:rsidP="007855F6">
            <w:pPr>
              <w:pStyle w:val="Prrafodelista"/>
              <w:numPr>
                <w:ilvl w:val="0"/>
                <w:numId w:val="36"/>
              </w:numPr>
              <w:rPr>
                <w:rFonts w:ascii="Arial" w:hAnsi="Arial" w:cs="Arial"/>
                <w:sz w:val="18"/>
                <w:szCs w:val="18"/>
              </w:rPr>
            </w:pPr>
            <w:r w:rsidRPr="007855F6">
              <w:rPr>
                <w:rFonts w:ascii="Arial" w:hAnsi="Arial" w:cs="Arial"/>
                <w:sz w:val="18"/>
                <w:szCs w:val="18"/>
              </w:rPr>
              <w:t>Finanzas Corporativas</w:t>
            </w:r>
          </w:p>
          <w:p w14:paraId="29859139" w14:textId="1F948AF3" w:rsidR="0083402C" w:rsidRPr="007855F6" w:rsidRDefault="0083402C" w:rsidP="007855F6">
            <w:pPr>
              <w:rPr>
                <w:rFonts w:ascii="Arial" w:hAnsi="Arial" w:cs="Arial"/>
                <w:sz w:val="18"/>
                <w:szCs w:val="18"/>
              </w:rPr>
            </w:pPr>
          </w:p>
        </w:tc>
        <w:tc>
          <w:tcPr>
            <w:tcW w:w="4677" w:type="dxa"/>
          </w:tcPr>
          <w:p w14:paraId="583EAEC6" w14:textId="77777777" w:rsidR="009D3456" w:rsidRPr="007855F6" w:rsidRDefault="009D3456" w:rsidP="007855F6">
            <w:pPr>
              <w:jc w:val="center"/>
              <w:rPr>
                <w:rFonts w:ascii="Arial" w:hAnsi="Arial" w:cs="Arial"/>
                <w:b/>
                <w:bCs/>
                <w:sz w:val="18"/>
                <w:szCs w:val="18"/>
              </w:rPr>
            </w:pPr>
            <w:r w:rsidRPr="007855F6">
              <w:rPr>
                <w:rFonts w:ascii="Arial" w:hAnsi="Arial" w:cs="Arial"/>
                <w:b/>
                <w:bCs/>
                <w:sz w:val="18"/>
                <w:szCs w:val="18"/>
              </w:rPr>
              <w:t>Responsabilidad Social y Accountability</w:t>
            </w:r>
          </w:p>
          <w:p w14:paraId="2E2F01E6" w14:textId="1EA5DB85" w:rsidR="0083402C" w:rsidRPr="007855F6" w:rsidRDefault="0083402C" w:rsidP="007855F6">
            <w:pPr>
              <w:rPr>
                <w:rFonts w:ascii="Arial" w:hAnsi="Arial" w:cs="Arial"/>
                <w:sz w:val="18"/>
                <w:szCs w:val="18"/>
              </w:rPr>
            </w:pPr>
          </w:p>
          <w:p w14:paraId="19524FA3" w14:textId="69A41ED5" w:rsidR="00FF33FC" w:rsidRPr="007855F6" w:rsidRDefault="00FF33FC" w:rsidP="007855F6">
            <w:pPr>
              <w:pStyle w:val="Prrafodelista"/>
              <w:numPr>
                <w:ilvl w:val="0"/>
                <w:numId w:val="33"/>
              </w:numPr>
              <w:rPr>
                <w:rFonts w:ascii="Arial" w:hAnsi="Arial" w:cs="Arial"/>
                <w:sz w:val="18"/>
                <w:szCs w:val="18"/>
              </w:rPr>
            </w:pPr>
            <w:r w:rsidRPr="007855F6">
              <w:rPr>
                <w:rFonts w:ascii="Arial" w:hAnsi="Arial" w:cs="Arial"/>
                <w:sz w:val="18"/>
                <w:szCs w:val="18"/>
              </w:rPr>
              <w:t>Contabilidad, Gestión y Ambiente</w:t>
            </w:r>
          </w:p>
          <w:p w14:paraId="4E83B1CD" w14:textId="2CB52FCE" w:rsidR="00FF33FC" w:rsidRPr="007855F6" w:rsidRDefault="00FF33FC" w:rsidP="007855F6">
            <w:pPr>
              <w:pStyle w:val="Prrafodelista"/>
              <w:numPr>
                <w:ilvl w:val="0"/>
                <w:numId w:val="33"/>
              </w:numPr>
              <w:rPr>
                <w:rFonts w:ascii="Arial" w:hAnsi="Arial" w:cs="Arial"/>
                <w:sz w:val="18"/>
                <w:szCs w:val="18"/>
              </w:rPr>
            </w:pPr>
            <w:r w:rsidRPr="007855F6">
              <w:rPr>
                <w:rFonts w:ascii="Arial" w:hAnsi="Arial" w:cs="Arial"/>
                <w:sz w:val="18"/>
                <w:szCs w:val="18"/>
              </w:rPr>
              <w:t>Contabilidad y Responsabilidad Social</w:t>
            </w:r>
          </w:p>
          <w:p w14:paraId="5BE34E9D" w14:textId="31F3CE96" w:rsidR="00FF33FC" w:rsidRPr="007855F6" w:rsidRDefault="00730C48" w:rsidP="007855F6">
            <w:pPr>
              <w:pStyle w:val="Prrafodelista"/>
              <w:numPr>
                <w:ilvl w:val="0"/>
                <w:numId w:val="33"/>
              </w:numPr>
              <w:rPr>
                <w:rFonts w:ascii="Arial" w:hAnsi="Arial" w:cs="Arial"/>
                <w:sz w:val="18"/>
                <w:szCs w:val="18"/>
              </w:rPr>
            </w:pPr>
            <w:r w:rsidRPr="007855F6">
              <w:rPr>
                <w:rFonts w:ascii="Arial" w:hAnsi="Arial" w:cs="Arial"/>
                <w:sz w:val="18"/>
                <w:szCs w:val="18"/>
              </w:rPr>
              <w:t>Contabilidad Ambiental</w:t>
            </w:r>
          </w:p>
          <w:p w14:paraId="71491E7D" w14:textId="49E6EE7B" w:rsidR="00730C48" w:rsidRPr="007855F6" w:rsidRDefault="00730C48" w:rsidP="007855F6">
            <w:pPr>
              <w:pStyle w:val="Prrafodelista"/>
              <w:numPr>
                <w:ilvl w:val="0"/>
                <w:numId w:val="33"/>
              </w:numPr>
              <w:rPr>
                <w:rFonts w:ascii="Arial" w:hAnsi="Arial" w:cs="Arial"/>
                <w:sz w:val="18"/>
                <w:szCs w:val="18"/>
              </w:rPr>
            </w:pPr>
            <w:r w:rsidRPr="007855F6">
              <w:rPr>
                <w:rFonts w:ascii="Arial" w:hAnsi="Arial" w:cs="Arial"/>
                <w:sz w:val="18"/>
                <w:szCs w:val="18"/>
              </w:rPr>
              <w:t>Transparencia y Reporte Financiero</w:t>
            </w:r>
          </w:p>
          <w:p w14:paraId="3B57B156" w14:textId="36E4E4BB" w:rsidR="00730C48" w:rsidRPr="007855F6" w:rsidRDefault="00ED3A51" w:rsidP="007855F6">
            <w:pPr>
              <w:pStyle w:val="Prrafodelista"/>
              <w:numPr>
                <w:ilvl w:val="0"/>
                <w:numId w:val="33"/>
              </w:numPr>
              <w:rPr>
                <w:rFonts w:ascii="Arial" w:hAnsi="Arial" w:cs="Arial"/>
                <w:sz w:val="18"/>
                <w:szCs w:val="18"/>
              </w:rPr>
            </w:pPr>
            <w:r w:rsidRPr="007855F6">
              <w:rPr>
                <w:rFonts w:ascii="Arial" w:hAnsi="Arial" w:cs="Arial"/>
                <w:sz w:val="18"/>
                <w:szCs w:val="18"/>
              </w:rPr>
              <w:t xml:space="preserve">Bionegocios y </w:t>
            </w:r>
            <w:r w:rsidR="00730C48" w:rsidRPr="007855F6">
              <w:rPr>
                <w:rFonts w:ascii="Arial" w:hAnsi="Arial" w:cs="Arial"/>
                <w:sz w:val="18"/>
                <w:szCs w:val="18"/>
              </w:rPr>
              <w:t>Accountability</w:t>
            </w:r>
          </w:p>
          <w:p w14:paraId="3DF677BB" w14:textId="5C77AB08" w:rsidR="00730C48" w:rsidRPr="007855F6" w:rsidRDefault="00730C48" w:rsidP="007855F6">
            <w:pPr>
              <w:pStyle w:val="Prrafodelista"/>
              <w:numPr>
                <w:ilvl w:val="0"/>
                <w:numId w:val="33"/>
              </w:numPr>
              <w:rPr>
                <w:rFonts w:ascii="Arial" w:hAnsi="Arial" w:cs="Arial"/>
                <w:sz w:val="18"/>
                <w:szCs w:val="18"/>
              </w:rPr>
            </w:pPr>
            <w:r w:rsidRPr="007855F6">
              <w:rPr>
                <w:rFonts w:ascii="Arial" w:hAnsi="Arial" w:cs="Arial"/>
                <w:sz w:val="18"/>
                <w:szCs w:val="18"/>
              </w:rPr>
              <w:t>Responsabilidad social en la era digital</w:t>
            </w:r>
          </w:p>
          <w:p w14:paraId="6723EB89" w14:textId="77C3D0D2" w:rsidR="0083402C" w:rsidRPr="007855F6" w:rsidRDefault="0083402C" w:rsidP="007855F6">
            <w:pPr>
              <w:jc w:val="center"/>
              <w:rPr>
                <w:rFonts w:ascii="Arial" w:hAnsi="Arial" w:cs="Arial"/>
                <w:sz w:val="18"/>
                <w:szCs w:val="18"/>
              </w:rPr>
            </w:pPr>
          </w:p>
        </w:tc>
      </w:tr>
      <w:tr w:rsidR="009D3456" w:rsidRPr="007855F6" w14:paraId="6EF27FA9" w14:textId="77777777" w:rsidTr="00952BFF">
        <w:tc>
          <w:tcPr>
            <w:tcW w:w="9072" w:type="dxa"/>
            <w:gridSpan w:val="2"/>
          </w:tcPr>
          <w:p w14:paraId="35D7B74C" w14:textId="4E20D627" w:rsidR="009D3456" w:rsidRPr="007855F6" w:rsidRDefault="009D3456" w:rsidP="007855F6">
            <w:pPr>
              <w:jc w:val="center"/>
              <w:rPr>
                <w:rFonts w:ascii="Arial" w:hAnsi="Arial" w:cs="Arial"/>
                <w:sz w:val="18"/>
                <w:szCs w:val="18"/>
              </w:rPr>
            </w:pPr>
            <w:r w:rsidRPr="007855F6">
              <w:rPr>
                <w:rFonts w:ascii="Arial" w:hAnsi="Arial" w:cs="Arial"/>
                <w:b/>
                <w:bCs/>
                <w:sz w:val="18"/>
                <w:szCs w:val="18"/>
              </w:rPr>
              <w:t>Nuevas Tendencias en Contabilidad y Finanzas</w:t>
            </w:r>
            <w:r w:rsidRPr="007855F6">
              <w:rPr>
                <w:rFonts w:ascii="Arial" w:hAnsi="Arial" w:cs="Arial"/>
                <w:sz w:val="18"/>
                <w:szCs w:val="18"/>
              </w:rPr>
              <w:t xml:space="preserve"> (Transversal)</w:t>
            </w:r>
          </w:p>
          <w:p w14:paraId="5CC472C7" w14:textId="77777777" w:rsidR="0083402C" w:rsidRPr="007855F6" w:rsidRDefault="0083402C" w:rsidP="007855F6">
            <w:pPr>
              <w:jc w:val="center"/>
              <w:rPr>
                <w:rFonts w:ascii="Arial" w:hAnsi="Arial" w:cs="Arial"/>
                <w:sz w:val="18"/>
                <w:szCs w:val="18"/>
              </w:rPr>
            </w:pPr>
          </w:p>
          <w:p w14:paraId="0A45E539" w14:textId="35C1D970" w:rsidR="0083402C" w:rsidRPr="007855F6" w:rsidRDefault="00FF33FC" w:rsidP="007855F6">
            <w:pPr>
              <w:pStyle w:val="Prrafodelista"/>
              <w:numPr>
                <w:ilvl w:val="0"/>
                <w:numId w:val="31"/>
              </w:numPr>
              <w:rPr>
                <w:rFonts w:ascii="Arial" w:hAnsi="Arial" w:cs="Arial"/>
                <w:sz w:val="18"/>
                <w:szCs w:val="18"/>
              </w:rPr>
            </w:pPr>
            <w:r w:rsidRPr="007855F6">
              <w:rPr>
                <w:rFonts w:ascii="Arial" w:hAnsi="Arial" w:cs="Arial"/>
                <w:sz w:val="18"/>
                <w:szCs w:val="18"/>
              </w:rPr>
              <w:t>I</w:t>
            </w:r>
            <w:r w:rsidR="0083402C" w:rsidRPr="007855F6">
              <w:rPr>
                <w:rFonts w:ascii="Arial" w:hAnsi="Arial" w:cs="Arial"/>
                <w:sz w:val="18"/>
                <w:szCs w:val="18"/>
              </w:rPr>
              <w:t xml:space="preserve">dentidades de </w:t>
            </w:r>
            <w:r w:rsidRPr="007855F6">
              <w:rPr>
                <w:rFonts w:ascii="Arial" w:hAnsi="Arial" w:cs="Arial"/>
                <w:sz w:val="18"/>
                <w:szCs w:val="18"/>
              </w:rPr>
              <w:t>G</w:t>
            </w:r>
            <w:r w:rsidR="0083402C" w:rsidRPr="007855F6">
              <w:rPr>
                <w:rFonts w:ascii="Arial" w:hAnsi="Arial" w:cs="Arial"/>
                <w:sz w:val="18"/>
                <w:szCs w:val="18"/>
              </w:rPr>
              <w:t>énero</w:t>
            </w:r>
          </w:p>
          <w:p w14:paraId="3786EB6E" w14:textId="78CA42BC" w:rsidR="00FF33FC" w:rsidRPr="007855F6" w:rsidRDefault="00FF33FC" w:rsidP="007855F6">
            <w:pPr>
              <w:pStyle w:val="Prrafodelista"/>
              <w:numPr>
                <w:ilvl w:val="0"/>
                <w:numId w:val="31"/>
              </w:numPr>
              <w:rPr>
                <w:rFonts w:ascii="Arial" w:hAnsi="Arial" w:cs="Arial"/>
                <w:sz w:val="18"/>
                <w:szCs w:val="18"/>
              </w:rPr>
            </w:pPr>
            <w:r w:rsidRPr="007855F6">
              <w:rPr>
                <w:rFonts w:ascii="Arial" w:hAnsi="Arial" w:cs="Arial"/>
                <w:sz w:val="18"/>
                <w:szCs w:val="18"/>
              </w:rPr>
              <w:t>Universidad, entorno y contabilidad</w:t>
            </w:r>
          </w:p>
          <w:p w14:paraId="1BE7374C" w14:textId="21B5654A" w:rsidR="0083402C" w:rsidRPr="007855F6" w:rsidRDefault="00A6198E" w:rsidP="007855F6">
            <w:pPr>
              <w:pStyle w:val="Prrafodelista"/>
              <w:numPr>
                <w:ilvl w:val="0"/>
                <w:numId w:val="31"/>
              </w:numPr>
              <w:rPr>
                <w:rFonts w:ascii="Arial" w:hAnsi="Arial" w:cs="Arial"/>
                <w:sz w:val="18"/>
                <w:szCs w:val="18"/>
              </w:rPr>
            </w:pPr>
            <w:r w:rsidRPr="007855F6">
              <w:rPr>
                <w:rFonts w:ascii="Arial" w:hAnsi="Arial" w:cs="Arial"/>
                <w:sz w:val="18"/>
                <w:szCs w:val="18"/>
              </w:rPr>
              <w:t>Educación Financiera</w:t>
            </w:r>
          </w:p>
          <w:p w14:paraId="46FB9822" w14:textId="300D82D0" w:rsidR="00ED3A51" w:rsidRPr="007855F6" w:rsidRDefault="00ED3A51" w:rsidP="007855F6">
            <w:pPr>
              <w:pStyle w:val="Prrafodelista"/>
              <w:numPr>
                <w:ilvl w:val="0"/>
                <w:numId w:val="31"/>
              </w:numPr>
              <w:rPr>
                <w:rFonts w:ascii="Arial" w:hAnsi="Arial" w:cs="Arial"/>
                <w:sz w:val="18"/>
                <w:szCs w:val="18"/>
              </w:rPr>
            </w:pPr>
            <w:r w:rsidRPr="007855F6">
              <w:rPr>
                <w:rFonts w:ascii="Arial" w:hAnsi="Arial" w:cs="Arial"/>
                <w:sz w:val="18"/>
                <w:szCs w:val="18"/>
              </w:rPr>
              <w:t>Virtualidad en la Formación Contable</w:t>
            </w:r>
          </w:p>
          <w:p w14:paraId="11603F1B" w14:textId="12A21658" w:rsidR="00ED3A51" w:rsidRPr="007855F6" w:rsidRDefault="00ED3A51" w:rsidP="007855F6">
            <w:pPr>
              <w:pStyle w:val="Prrafodelista"/>
              <w:numPr>
                <w:ilvl w:val="0"/>
                <w:numId w:val="31"/>
              </w:numPr>
              <w:rPr>
                <w:rFonts w:ascii="Arial" w:hAnsi="Arial" w:cs="Arial"/>
                <w:sz w:val="18"/>
                <w:szCs w:val="18"/>
              </w:rPr>
            </w:pPr>
            <w:r w:rsidRPr="007855F6">
              <w:rPr>
                <w:rFonts w:ascii="Arial" w:hAnsi="Arial" w:cs="Arial"/>
                <w:sz w:val="18"/>
                <w:szCs w:val="18"/>
              </w:rPr>
              <w:t>Competencias y Habilidades del Contador</w:t>
            </w:r>
          </w:p>
          <w:p w14:paraId="3AB28DB1" w14:textId="2F9FAE1C" w:rsidR="0083402C" w:rsidRPr="007855F6" w:rsidRDefault="0083402C" w:rsidP="007855F6">
            <w:pPr>
              <w:jc w:val="center"/>
              <w:rPr>
                <w:rFonts w:ascii="Arial" w:hAnsi="Arial" w:cs="Arial"/>
                <w:sz w:val="18"/>
                <w:szCs w:val="18"/>
              </w:rPr>
            </w:pPr>
          </w:p>
        </w:tc>
      </w:tr>
    </w:tbl>
    <w:p w14:paraId="70F6D475" w14:textId="332A3F6E" w:rsidR="00596460" w:rsidRPr="007855F6" w:rsidRDefault="00DD726C" w:rsidP="007855F6">
      <w:pPr>
        <w:pStyle w:val="Ttulo1"/>
        <w:spacing w:before="0" w:line="480" w:lineRule="auto"/>
        <w:rPr>
          <w:rFonts w:ascii="Arial" w:hAnsi="Arial" w:cs="Arial"/>
          <w:sz w:val="28"/>
          <w:szCs w:val="28"/>
        </w:rPr>
      </w:pPr>
      <w:r w:rsidRPr="007855F6">
        <w:rPr>
          <w:rFonts w:ascii="Arial" w:hAnsi="Arial" w:cs="Arial"/>
          <w:sz w:val="28"/>
          <w:szCs w:val="28"/>
        </w:rPr>
        <w:lastRenderedPageBreak/>
        <w:t xml:space="preserve">Integrantes del semillero </w:t>
      </w:r>
    </w:p>
    <w:p w14:paraId="19E793F9" w14:textId="6A5FBEF7" w:rsidR="00A323FB" w:rsidRPr="007855F6" w:rsidRDefault="001573C3" w:rsidP="007855F6">
      <w:pPr>
        <w:spacing w:after="0" w:line="480" w:lineRule="auto"/>
        <w:jc w:val="both"/>
        <w:rPr>
          <w:rFonts w:ascii="Arial" w:hAnsi="Arial" w:cs="Arial"/>
          <w:b/>
        </w:rPr>
      </w:pPr>
      <w:r w:rsidRPr="007855F6">
        <w:rPr>
          <w:rFonts w:ascii="Arial" w:hAnsi="Arial" w:cs="Arial"/>
          <w:b/>
        </w:rPr>
        <w:t>Docente- Tutor investigador</w:t>
      </w:r>
    </w:p>
    <w:p w14:paraId="762E0A9B" w14:textId="3300862B" w:rsidR="00A323FB" w:rsidRPr="007855F6" w:rsidRDefault="00A323FB" w:rsidP="007855F6">
      <w:pPr>
        <w:spacing w:after="0" w:line="480" w:lineRule="auto"/>
        <w:ind w:firstLine="708"/>
        <w:jc w:val="both"/>
        <w:rPr>
          <w:rFonts w:ascii="Arial" w:hAnsi="Arial" w:cs="Arial"/>
        </w:rPr>
      </w:pPr>
      <w:r w:rsidRPr="007855F6">
        <w:rPr>
          <w:rFonts w:ascii="Arial" w:hAnsi="Arial" w:cs="Arial"/>
          <w:b/>
          <w:bCs/>
        </w:rPr>
        <w:t>Nombre:</w:t>
      </w:r>
      <w:r w:rsidRPr="007855F6">
        <w:rPr>
          <w:rFonts w:ascii="Arial" w:hAnsi="Arial" w:cs="Arial"/>
        </w:rPr>
        <w:tab/>
        <w:t>Edward Fabian Escovar Alvarez</w:t>
      </w:r>
    </w:p>
    <w:p w14:paraId="2AB42D3D" w14:textId="10CB7B9F" w:rsidR="00A323FB" w:rsidRPr="007855F6" w:rsidRDefault="00A323FB" w:rsidP="007855F6">
      <w:pPr>
        <w:spacing w:after="0" w:line="480" w:lineRule="auto"/>
        <w:ind w:firstLine="708"/>
        <w:jc w:val="both"/>
        <w:rPr>
          <w:rFonts w:ascii="Arial" w:hAnsi="Arial" w:cs="Arial"/>
        </w:rPr>
      </w:pPr>
      <w:r w:rsidRPr="007855F6">
        <w:rPr>
          <w:rFonts w:ascii="Arial" w:hAnsi="Arial" w:cs="Arial"/>
          <w:b/>
          <w:bCs/>
        </w:rPr>
        <w:t>Rol:</w:t>
      </w:r>
      <w:r w:rsidRPr="007855F6">
        <w:rPr>
          <w:rFonts w:ascii="Arial" w:hAnsi="Arial" w:cs="Arial"/>
          <w:b/>
          <w:bCs/>
        </w:rPr>
        <w:tab/>
      </w:r>
      <w:r w:rsidRPr="007855F6">
        <w:rPr>
          <w:rFonts w:ascii="Arial" w:hAnsi="Arial" w:cs="Arial"/>
        </w:rPr>
        <w:tab/>
        <w:t>Docente-Tutor Contaduría Pública</w:t>
      </w:r>
    </w:p>
    <w:p w14:paraId="1F4B8AFC" w14:textId="4E75B4FC" w:rsidR="00A323FB" w:rsidRPr="007855F6" w:rsidRDefault="00A323FB" w:rsidP="007855F6">
      <w:pPr>
        <w:spacing w:after="0" w:line="480" w:lineRule="auto"/>
        <w:ind w:firstLine="708"/>
        <w:jc w:val="both"/>
        <w:rPr>
          <w:rFonts w:ascii="Arial" w:eastAsia="Times New Roman" w:hAnsi="Arial" w:cs="Arial"/>
          <w:color w:val="000000"/>
          <w:lang w:eastAsia="es-CO"/>
        </w:rPr>
      </w:pPr>
      <w:r w:rsidRPr="007855F6">
        <w:rPr>
          <w:rFonts w:ascii="Arial" w:eastAsia="Times New Roman" w:hAnsi="Arial" w:cs="Arial"/>
          <w:b/>
          <w:bCs/>
          <w:color w:val="000000"/>
          <w:lang w:eastAsia="es-CO"/>
        </w:rPr>
        <w:t>Celular:</w:t>
      </w:r>
      <w:r w:rsidRPr="007855F6">
        <w:rPr>
          <w:rFonts w:ascii="Arial" w:eastAsia="Times New Roman" w:hAnsi="Arial" w:cs="Arial"/>
          <w:b/>
          <w:bCs/>
          <w:color w:val="000000"/>
          <w:lang w:eastAsia="es-CO"/>
        </w:rPr>
        <w:tab/>
      </w:r>
      <w:r w:rsidRPr="007855F6">
        <w:rPr>
          <w:rFonts w:ascii="Arial" w:eastAsia="Times New Roman" w:hAnsi="Arial" w:cs="Arial"/>
          <w:color w:val="000000"/>
          <w:lang w:eastAsia="es-CO"/>
        </w:rPr>
        <w:t>3186319863</w:t>
      </w:r>
    </w:p>
    <w:p w14:paraId="49730748" w14:textId="14AD0B48" w:rsidR="00A323FB" w:rsidRPr="007855F6" w:rsidRDefault="00A323FB" w:rsidP="007855F6">
      <w:pPr>
        <w:spacing w:after="0" w:line="480" w:lineRule="auto"/>
        <w:ind w:firstLine="708"/>
        <w:jc w:val="both"/>
        <w:rPr>
          <w:rFonts w:ascii="Arial" w:hAnsi="Arial" w:cs="Arial"/>
          <w:sz w:val="24"/>
          <w:szCs w:val="24"/>
        </w:rPr>
      </w:pPr>
      <w:r w:rsidRPr="007855F6">
        <w:rPr>
          <w:rFonts w:ascii="Arial" w:eastAsia="Times New Roman" w:hAnsi="Arial" w:cs="Arial"/>
          <w:b/>
          <w:bCs/>
          <w:color w:val="000000"/>
          <w:lang w:eastAsia="es-CO"/>
        </w:rPr>
        <w:t>Correo:</w:t>
      </w:r>
      <w:r w:rsidRPr="007855F6">
        <w:rPr>
          <w:rFonts w:ascii="Arial" w:eastAsia="Times New Roman" w:hAnsi="Arial" w:cs="Arial"/>
          <w:b/>
          <w:bCs/>
          <w:color w:val="000000"/>
          <w:lang w:eastAsia="es-CO"/>
        </w:rPr>
        <w:tab/>
      </w:r>
      <w:r w:rsidRPr="007855F6">
        <w:rPr>
          <w:rFonts w:ascii="Arial" w:eastAsia="Times New Roman" w:hAnsi="Arial" w:cs="Arial"/>
          <w:color w:val="000000"/>
          <w:lang w:eastAsia="es-CO"/>
        </w:rPr>
        <w:t>efescovara@uvirtual.edu.co</w:t>
      </w:r>
    </w:p>
    <w:p w14:paraId="51EBCCFF" w14:textId="19A74A00" w:rsidR="00A323FB" w:rsidRPr="007855F6" w:rsidRDefault="00A323FB" w:rsidP="007855F6">
      <w:pPr>
        <w:spacing w:after="0" w:line="480" w:lineRule="auto"/>
        <w:jc w:val="both"/>
        <w:rPr>
          <w:rFonts w:ascii="Arial" w:hAnsi="Arial" w:cs="Arial"/>
        </w:rPr>
      </w:pPr>
      <w:r w:rsidRPr="007855F6">
        <w:rPr>
          <w:rFonts w:ascii="Arial" w:hAnsi="Arial" w:cs="Arial"/>
          <w:b/>
        </w:rPr>
        <w:t>Estudiantes</w:t>
      </w:r>
      <w:r w:rsidR="00DD726C" w:rsidRPr="007855F6">
        <w:rPr>
          <w:rFonts w:ascii="Arial" w:hAnsi="Arial" w:cs="Arial"/>
          <w:b/>
        </w:rPr>
        <w:t xml:space="preserve"> </w:t>
      </w:r>
      <w:r w:rsidRPr="007855F6">
        <w:rPr>
          <w:rFonts w:ascii="Arial" w:hAnsi="Arial" w:cs="Arial"/>
          <w:b/>
        </w:rPr>
        <w:t>A</w:t>
      </w:r>
      <w:r w:rsidR="00DD726C" w:rsidRPr="007855F6">
        <w:rPr>
          <w:rFonts w:ascii="Arial" w:hAnsi="Arial" w:cs="Arial"/>
          <w:b/>
        </w:rPr>
        <w:t xml:space="preserve">ctivos. </w:t>
      </w:r>
    </w:p>
    <w:p w14:paraId="2621FC32" w14:textId="06E01E15" w:rsidR="00A323FB" w:rsidRPr="007855F6" w:rsidRDefault="00B1752F" w:rsidP="007855F6">
      <w:pPr>
        <w:pStyle w:val="Prrafodelista"/>
        <w:numPr>
          <w:ilvl w:val="0"/>
          <w:numId w:val="21"/>
        </w:numPr>
        <w:spacing w:after="0" w:line="480" w:lineRule="auto"/>
        <w:jc w:val="both"/>
        <w:rPr>
          <w:rFonts w:ascii="Arial" w:hAnsi="Arial" w:cs="Arial"/>
        </w:rPr>
      </w:pPr>
      <w:r w:rsidRPr="007855F6">
        <w:rPr>
          <w:rFonts w:ascii="Arial" w:hAnsi="Arial" w:cs="Arial"/>
        </w:rPr>
        <w:t>Ver Anexo de estudiantes vinculados al semillero</w:t>
      </w:r>
    </w:p>
    <w:p w14:paraId="1FC96368" w14:textId="77777777" w:rsidR="00B1752F" w:rsidRPr="007855F6" w:rsidRDefault="00B1752F" w:rsidP="007855F6">
      <w:pPr>
        <w:pStyle w:val="Prrafodelista"/>
        <w:spacing w:after="0" w:line="480" w:lineRule="auto"/>
        <w:ind w:left="1068"/>
        <w:jc w:val="both"/>
        <w:rPr>
          <w:rFonts w:ascii="Arial" w:hAnsi="Arial" w:cs="Arial"/>
        </w:rPr>
      </w:pPr>
    </w:p>
    <w:p w14:paraId="418A6A79" w14:textId="4C1D22DF" w:rsidR="00467134" w:rsidRPr="007855F6" w:rsidRDefault="00467134" w:rsidP="007855F6">
      <w:pPr>
        <w:pStyle w:val="Ttulo1"/>
        <w:spacing w:before="0" w:line="480" w:lineRule="auto"/>
        <w:rPr>
          <w:rFonts w:ascii="Arial" w:hAnsi="Arial" w:cs="Arial"/>
          <w:sz w:val="28"/>
          <w:szCs w:val="28"/>
        </w:rPr>
      </w:pPr>
      <w:r w:rsidRPr="007855F6">
        <w:rPr>
          <w:rFonts w:ascii="Arial" w:hAnsi="Arial" w:cs="Arial"/>
          <w:sz w:val="28"/>
          <w:szCs w:val="28"/>
        </w:rPr>
        <w:t>Plan de Trabajo</w:t>
      </w:r>
    </w:p>
    <w:p w14:paraId="14CFA3A6" w14:textId="7D560034" w:rsidR="00D71A53" w:rsidRPr="007855F6" w:rsidRDefault="00B1752F" w:rsidP="007855F6">
      <w:pPr>
        <w:spacing w:after="0" w:line="480" w:lineRule="auto"/>
        <w:rPr>
          <w:rFonts w:ascii="Arial" w:hAnsi="Arial" w:cs="Arial"/>
          <w:sz w:val="20"/>
          <w:szCs w:val="20"/>
        </w:rPr>
      </w:pPr>
      <w:r w:rsidRPr="007855F6">
        <w:rPr>
          <w:rFonts w:ascii="Arial" w:hAnsi="Arial" w:cs="Arial"/>
          <w:sz w:val="20"/>
          <w:szCs w:val="20"/>
        </w:rPr>
        <w:t>Año 2020</w:t>
      </w:r>
    </w:p>
    <w:tbl>
      <w:tblPr>
        <w:tblStyle w:val="Tablaconcuadrcula"/>
        <w:tblW w:w="10632" w:type="dxa"/>
        <w:tblInd w:w="-856" w:type="dxa"/>
        <w:tblLook w:val="04A0" w:firstRow="1" w:lastRow="0" w:firstColumn="1" w:lastColumn="0" w:noHBand="0" w:noVBand="1"/>
      </w:tblPr>
      <w:tblGrid>
        <w:gridCol w:w="1560"/>
        <w:gridCol w:w="2250"/>
        <w:gridCol w:w="3544"/>
        <w:gridCol w:w="3278"/>
      </w:tblGrid>
      <w:tr w:rsidR="00FA4B73" w:rsidRPr="007855F6" w14:paraId="10E2C561" w14:textId="77777777" w:rsidTr="00D71A53">
        <w:tc>
          <w:tcPr>
            <w:tcW w:w="1560" w:type="dxa"/>
            <w:tcBorders>
              <w:top w:val="single" w:sz="18" w:space="0" w:color="auto"/>
              <w:left w:val="single" w:sz="18" w:space="0" w:color="auto"/>
              <w:bottom w:val="single" w:sz="18" w:space="0" w:color="auto"/>
              <w:right w:val="single" w:sz="18" w:space="0" w:color="auto"/>
            </w:tcBorders>
          </w:tcPr>
          <w:p w14:paraId="52750A45" w14:textId="490E8152" w:rsidR="00FA4B73" w:rsidRPr="007855F6" w:rsidRDefault="00FA4B73" w:rsidP="007855F6">
            <w:pPr>
              <w:spacing w:line="276" w:lineRule="auto"/>
              <w:jc w:val="center"/>
              <w:rPr>
                <w:rFonts w:ascii="Arial" w:hAnsi="Arial" w:cs="Arial"/>
                <w:b/>
                <w:bCs/>
                <w:sz w:val="18"/>
                <w:szCs w:val="18"/>
              </w:rPr>
            </w:pPr>
            <w:r w:rsidRPr="007855F6">
              <w:rPr>
                <w:rFonts w:ascii="Arial" w:hAnsi="Arial" w:cs="Arial"/>
                <w:b/>
                <w:bCs/>
                <w:sz w:val="18"/>
                <w:szCs w:val="18"/>
              </w:rPr>
              <w:t>Periodo</w:t>
            </w:r>
          </w:p>
        </w:tc>
        <w:tc>
          <w:tcPr>
            <w:tcW w:w="2250" w:type="dxa"/>
            <w:tcBorders>
              <w:top w:val="single" w:sz="18" w:space="0" w:color="auto"/>
              <w:left w:val="single" w:sz="18" w:space="0" w:color="auto"/>
              <w:bottom w:val="single" w:sz="18" w:space="0" w:color="auto"/>
              <w:right w:val="single" w:sz="18" w:space="0" w:color="auto"/>
            </w:tcBorders>
          </w:tcPr>
          <w:p w14:paraId="6E32B31A" w14:textId="42808490" w:rsidR="00FA4B73" w:rsidRPr="007855F6" w:rsidRDefault="00FA4B73" w:rsidP="007855F6">
            <w:pPr>
              <w:spacing w:line="276" w:lineRule="auto"/>
              <w:jc w:val="center"/>
              <w:rPr>
                <w:rFonts w:ascii="Arial" w:hAnsi="Arial" w:cs="Arial"/>
                <w:b/>
                <w:bCs/>
                <w:sz w:val="18"/>
                <w:szCs w:val="18"/>
              </w:rPr>
            </w:pPr>
            <w:r w:rsidRPr="007855F6">
              <w:rPr>
                <w:rFonts w:ascii="Arial" w:hAnsi="Arial" w:cs="Arial"/>
                <w:b/>
                <w:bCs/>
                <w:sz w:val="18"/>
                <w:szCs w:val="18"/>
              </w:rPr>
              <w:t>Objetivo</w:t>
            </w:r>
          </w:p>
        </w:tc>
        <w:tc>
          <w:tcPr>
            <w:tcW w:w="3544" w:type="dxa"/>
            <w:tcBorders>
              <w:top w:val="single" w:sz="18" w:space="0" w:color="auto"/>
              <w:left w:val="single" w:sz="18" w:space="0" w:color="auto"/>
              <w:bottom w:val="single" w:sz="18" w:space="0" w:color="auto"/>
            </w:tcBorders>
          </w:tcPr>
          <w:p w14:paraId="6F17DD05" w14:textId="466D67C4" w:rsidR="00FA4B73" w:rsidRPr="007855F6" w:rsidRDefault="00FA4B73" w:rsidP="007855F6">
            <w:pPr>
              <w:spacing w:line="276" w:lineRule="auto"/>
              <w:jc w:val="center"/>
              <w:rPr>
                <w:rFonts w:ascii="Arial" w:hAnsi="Arial" w:cs="Arial"/>
                <w:b/>
                <w:bCs/>
                <w:sz w:val="18"/>
                <w:szCs w:val="18"/>
              </w:rPr>
            </w:pPr>
            <w:r w:rsidRPr="007855F6">
              <w:rPr>
                <w:rFonts w:ascii="Arial" w:hAnsi="Arial" w:cs="Arial"/>
                <w:b/>
                <w:bCs/>
                <w:sz w:val="18"/>
                <w:szCs w:val="18"/>
              </w:rPr>
              <w:t>Categoría Colciencias</w:t>
            </w:r>
          </w:p>
        </w:tc>
        <w:tc>
          <w:tcPr>
            <w:tcW w:w="3278" w:type="dxa"/>
            <w:tcBorders>
              <w:top w:val="single" w:sz="18" w:space="0" w:color="auto"/>
              <w:bottom w:val="single" w:sz="18" w:space="0" w:color="auto"/>
              <w:right w:val="single" w:sz="18" w:space="0" w:color="auto"/>
            </w:tcBorders>
          </w:tcPr>
          <w:p w14:paraId="0186EE80" w14:textId="7E74B297" w:rsidR="00FA4B73" w:rsidRPr="007855F6" w:rsidRDefault="00FA4B73" w:rsidP="007855F6">
            <w:pPr>
              <w:spacing w:line="276" w:lineRule="auto"/>
              <w:jc w:val="center"/>
              <w:rPr>
                <w:rFonts w:ascii="Arial" w:hAnsi="Arial" w:cs="Arial"/>
                <w:b/>
                <w:bCs/>
                <w:sz w:val="18"/>
                <w:szCs w:val="18"/>
              </w:rPr>
            </w:pPr>
            <w:r w:rsidRPr="007855F6">
              <w:rPr>
                <w:rFonts w:ascii="Arial" w:hAnsi="Arial" w:cs="Arial"/>
                <w:b/>
                <w:bCs/>
                <w:sz w:val="18"/>
                <w:szCs w:val="18"/>
              </w:rPr>
              <w:t>Producto Esperado</w:t>
            </w:r>
          </w:p>
        </w:tc>
      </w:tr>
      <w:tr w:rsidR="008250F8" w:rsidRPr="007855F6" w14:paraId="234AB4B0" w14:textId="77777777" w:rsidTr="00D71A53">
        <w:trPr>
          <w:trHeight w:val="556"/>
        </w:trPr>
        <w:tc>
          <w:tcPr>
            <w:tcW w:w="1560" w:type="dxa"/>
            <w:vMerge w:val="restart"/>
            <w:tcBorders>
              <w:top w:val="single" w:sz="18" w:space="0" w:color="auto"/>
              <w:left w:val="single" w:sz="18" w:space="0" w:color="auto"/>
              <w:right w:val="single" w:sz="18" w:space="0" w:color="auto"/>
            </w:tcBorders>
          </w:tcPr>
          <w:p w14:paraId="75ECF5BC" w14:textId="77777777" w:rsidR="008250F8" w:rsidRPr="007855F6" w:rsidRDefault="008250F8" w:rsidP="007855F6">
            <w:pPr>
              <w:spacing w:line="276" w:lineRule="auto"/>
              <w:jc w:val="center"/>
              <w:rPr>
                <w:rFonts w:ascii="Arial" w:hAnsi="Arial" w:cs="Arial"/>
                <w:b/>
                <w:bCs/>
                <w:sz w:val="18"/>
                <w:szCs w:val="18"/>
              </w:rPr>
            </w:pPr>
          </w:p>
          <w:p w14:paraId="56DFC4AD" w14:textId="564681A5" w:rsidR="008250F8" w:rsidRPr="007855F6" w:rsidRDefault="008250F8" w:rsidP="007855F6">
            <w:pPr>
              <w:spacing w:line="276" w:lineRule="auto"/>
              <w:jc w:val="center"/>
              <w:rPr>
                <w:rFonts w:ascii="Arial" w:hAnsi="Arial" w:cs="Arial"/>
                <w:b/>
                <w:bCs/>
                <w:sz w:val="18"/>
                <w:szCs w:val="18"/>
              </w:rPr>
            </w:pPr>
            <w:r w:rsidRPr="007855F6">
              <w:rPr>
                <w:rFonts w:ascii="Arial" w:hAnsi="Arial" w:cs="Arial"/>
                <w:b/>
                <w:bCs/>
                <w:sz w:val="18"/>
                <w:szCs w:val="18"/>
              </w:rPr>
              <w:t>27-Abril /        21-Junio</w:t>
            </w:r>
          </w:p>
        </w:tc>
        <w:tc>
          <w:tcPr>
            <w:tcW w:w="2250" w:type="dxa"/>
            <w:tcBorders>
              <w:top w:val="single" w:sz="18" w:space="0" w:color="auto"/>
              <w:left w:val="single" w:sz="18" w:space="0" w:color="auto"/>
              <w:right w:val="single" w:sz="18" w:space="0" w:color="auto"/>
            </w:tcBorders>
          </w:tcPr>
          <w:p w14:paraId="61890686" w14:textId="2F59B886" w:rsidR="008250F8" w:rsidRPr="007855F6" w:rsidRDefault="008250F8" w:rsidP="007855F6">
            <w:pPr>
              <w:spacing w:line="276" w:lineRule="auto"/>
              <w:rPr>
                <w:rFonts w:ascii="Arial" w:hAnsi="Arial" w:cs="Arial"/>
                <w:sz w:val="18"/>
                <w:szCs w:val="18"/>
              </w:rPr>
            </w:pPr>
            <w:r w:rsidRPr="007855F6">
              <w:rPr>
                <w:rFonts w:ascii="Arial" w:hAnsi="Arial" w:cs="Arial"/>
                <w:sz w:val="18"/>
                <w:szCs w:val="18"/>
              </w:rPr>
              <w:t>Consolidación Estado del Arte</w:t>
            </w:r>
          </w:p>
        </w:tc>
        <w:tc>
          <w:tcPr>
            <w:tcW w:w="3544" w:type="dxa"/>
            <w:vMerge w:val="restart"/>
            <w:tcBorders>
              <w:top w:val="single" w:sz="18" w:space="0" w:color="auto"/>
              <w:left w:val="single" w:sz="18" w:space="0" w:color="auto"/>
            </w:tcBorders>
          </w:tcPr>
          <w:p w14:paraId="6E24755C" w14:textId="77777777" w:rsidR="008250F8" w:rsidRPr="007855F6" w:rsidRDefault="008250F8" w:rsidP="007855F6">
            <w:pPr>
              <w:pStyle w:val="Prrafodelista"/>
              <w:numPr>
                <w:ilvl w:val="0"/>
                <w:numId w:val="39"/>
              </w:numPr>
              <w:spacing w:line="276" w:lineRule="auto"/>
              <w:ind w:left="322" w:hanging="322"/>
              <w:rPr>
                <w:rFonts w:ascii="Arial" w:hAnsi="Arial" w:cs="Arial"/>
                <w:sz w:val="18"/>
                <w:szCs w:val="18"/>
              </w:rPr>
            </w:pPr>
            <w:r w:rsidRPr="007855F6">
              <w:rPr>
                <w:rFonts w:ascii="Arial" w:hAnsi="Arial" w:cs="Arial"/>
                <w:sz w:val="18"/>
                <w:szCs w:val="18"/>
              </w:rPr>
              <w:t>Producción Bibliográfica</w:t>
            </w:r>
          </w:p>
          <w:p w14:paraId="1D85D026" w14:textId="77777777" w:rsidR="008250F8" w:rsidRPr="007855F6" w:rsidRDefault="008250F8" w:rsidP="007855F6">
            <w:pPr>
              <w:pStyle w:val="Prrafodelista"/>
              <w:numPr>
                <w:ilvl w:val="0"/>
                <w:numId w:val="39"/>
              </w:numPr>
              <w:spacing w:line="276" w:lineRule="auto"/>
              <w:ind w:left="322" w:hanging="322"/>
              <w:rPr>
                <w:rFonts w:ascii="Arial" w:hAnsi="Arial" w:cs="Arial"/>
                <w:sz w:val="18"/>
                <w:szCs w:val="18"/>
              </w:rPr>
            </w:pPr>
            <w:r w:rsidRPr="007855F6">
              <w:rPr>
                <w:rFonts w:ascii="Arial" w:hAnsi="Arial" w:cs="Arial"/>
                <w:sz w:val="18"/>
                <w:szCs w:val="18"/>
              </w:rPr>
              <w:t>Actividades de Formación (Trabajo Dirigido Tutorías)</w:t>
            </w:r>
          </w:p>
          <w:p w14:paraId="7B3D3A50" w14:textId="77777777" w:rsidR="008250F8" w:rsidRPr="007855F6" w:rsidRDefault="008250F8" w:rsidP="007855F6">
            <w:pPr>
              <w:pStyle w:val="Prrafodelista"/>
              <w:numPr>
                <w:ilvl w:val="0"/>
                <w:numId w:val="39"/>
              </w:numPr>
              <w:spacing w:line="276" w:lineRule="auto"/>
              <w:ind w:left="322" w:hanging="322"/>
              <w:rPr>
                <w:rFonts w:ascii="Arial" w:hAnsi="Arial" w:cs="Arial"/>
                <w:sz w:val="18"/>
                <w:szCs w:val="18"/>
              </w:rPr>
            </w:pPr>
            <w:r w:rsidRPr="007855F6">
              <w:rPr>
                <w:rFonts w:ascii="Arial" w:hAnsi="Arial" w:cs="Arial"/>
                <w:sz w:val="18"/>
                <w:szCs w:val="18"/>
              </w:rPr>
              <w:t>Apropiación Social y Circulación del Conocimiento</w:t>
            </w:r>
          </w:p>
          <w:p w14:paraId="60CC2F2D" w14:textId="6AEBF9DE" w:rsidR="008250F8" w:rsidRPr="007855F6" w:rsidRDefault="008250F8" w:rsidP="007855F6">
            <w:pPr>
              <w:pStyle w:val="Prrafodelista"/>
              <w:numPr>
                <w:ilvl w:val="0"/>
                <w:numId w:val="39"/>
              </w:numPr>
              <w:spacing w:line="276" w:lineRule="auto"/>
              <w:ind w:left="322" w:hanging="322"/>
              <w:rPr>
                <w:rFonts w:ascii="Arial" w:hAnsi="Arial" w:cs="Arial"/>
                <w:sz w:val="18"/>
                <w:szCs w:val="18"/>
              </w:rPr>
            </w:pPr>
            <w:r w:rsidRPr="007855F6">
              <w:rPr>
                <w:rFonts w:ascii="Arial" w:hAnsi="Arial" w:cs="Arial"/>
                <w:sz w:val="18"/>
                <w:szCs w:val="18"/>
              </w:rPr>
              <w:t>Producción Técnica y Tecnológica</w:t>
            </w:r>
          </w:p>
        </w:tc>
        <w:tc>
          <w:tcPr>
            <w:tcW w:w="3278" w:type="dxa"/>
            <w:vMerge w:val="restart"/>
            <w:tcBorders>
              <w:top w:val="single" w:sz="18" w:space="0" w:color="auto"/>
              <w:right w:val="single" w:sz="18" w:space="0" w:color="auto"/>
            </w:tcBorders>
          </w:tcPr>
          <w:p w14:paraId="26CDC9EB" w14:textId="1D437D33" w:rsidR="008250F8" w:rsidRPr="007855F6" w:rsidRDefault="008250F8" w:rsidP="007855F6">
            <w:pPr>
              <w:pStyle w:val="Prrafodelista"/>
              <w:numPr>
                <w:ilvl w:val="0"/>
                <w:numId w:val="40"/>
              </w:numPr>
              <w:spacing w:line="276" w:lineRule="auto"/>
              <w:ind w:left="325"/>
              <w:rPr>
                <w:rFonts w:ascii="Arial" w:hAnsi="Arial" w:cs="Arial"/>
                <w:sz w:val="18"/>
                <w:szCs w:val="18"/>
              </w:rPr>
            </w:pPr>
            <w:r w:rsidRPr="007855F6">
              <w:rPr>
                <w:rFonts w:ascii="Arial" w:hAnsi="Arial" w:cs="Arial"/>
                <w:sz w:val="18"/>
                <w:szCs w:val="18"/>
              </w:rPr>
              <w:t xml:space="preserve">Artículo Investigativo (Fase </w:t>
            </w:r>
            <w:r w:rsidR="00854DED" w:rsidRPr="007855F6">
              <w:rPr>
                <w:rFonts w:ascii="Arial" w:hAnsi="Arial" w:cs="Arial"/>
                <w:sz w:val="18"/>
                <w:szCs w:val="18"/>
              </w:rPr>
              <w:t>1</w:t>
            </w:r>
            <w:r w:rsidRPr="007855F6">
              <w:rPr>
                <w:rFonts w:ascii="Arial" w:hAnsi="Arial" w:cs="Arial"/>
                <w:sz w:val="18"/>
                <w:szCs w:val="18"/>
              </w:rPr>
              <w:t>)</w:t>
            </w:r>
          </w:p>
          <w:p w14:paraId="792B913E" w14:textId="77777777" w:rsidR="008250F8" w:rsidRPr="007855F6" w:rsidRDefault="008250F8" w:rsidP="007855F6">
            <w:pPr>
              <w:pStyle w:val="Prrafodelista"/>
              <w:numPr>
                <w:ilvl w:val="0"/>
                <w:numId w:val="40"/>
              </w:numPr>
              <w:spacing w:line="276" w:lineRule="auto"/>
              <w:ind w:left="325"/>
              <w:rPr>
                <w:rFonts w:ascii="Arial" w:hAnsi="Arial" w:cs="Arial"/>
                <w:sz w:val="18"/>
                <w:szCs w:val="18"/>
              </w:rPr>
            </w:pPr>
            <w:r w:rsidRPr="007855F6">
              <w:rPr>
                <w:rFonts w:ascii="Arial" w:hAnsi="Arial" w:cs="Arial"/>
                <w:sz w:val="18"/>
                <w:szCs w:val="18"/>
              </w:rPr>
              <w:t>Trabajos de Grado (Semilleros de Investigación)</w:t>
            </w:r>
          </w:p>
          <w:p w14:paraId="4A4C70A6" w14:textId="77777777" w:rsidR="008250F8" w:rsidRPr="007855F6" w:rsidRDefault="008250F8" w:rsidP="007855F6">
            <w:pPr>
              <w:pStyle w:val="Prrafodelista"/>
              <w:numPr>
                <w:ilvl w:val="0"/>
                <w:numId w:val="40"/>
              </w:numPr>
              <w:spacing w:line="276" w:lineRule="auto"/>
              <w:ind w:left="325"/>
              <w:rPr>
                <w:rFonts w:ascii="Arial" w:hAnsi="Arial" w:cs="Arial"/>
                <w:sz w:val="18"/>
                <w:szCs w:val="18"/>
              </w:rPr>
            </w:pPr>
            <w:r w:rsidRPr="007855F6">
              <w:rPr>
                <w:rFonts w:ascii="Arial" w:hAnsi="Arial" w:cs="Arial"/>
                <w:sz w:val="18"/>
                <w:szCs w:val="18"/>
              </w:rPr>
              <w:t>Participación Evento Académico Nacional</w:t>
            </w:r>
          </w:p>
          <w:p w14:paraId="143AABCA" w14:textId="37FCA590" w:rsidR="008250F8" w:rsidRPr="007855F6" w:rsidRDefault="008250F8" w:rsidP="007855F6">
            <w:pPr>
              <w:pStyle w:val="Prrafodelista"/>
              <w:numPr>
                <w:ilvl w:val="0"/>
                <w:numId w:val="40"/>
              </w:numPr>
              <w:spacing w:line="276" w:lineRule="auto"/>
              <w:ind w:left="325"/>
              <w:rPr>
                <w:rFonts w:ascii="Arial" w:hAnsi="Arial" w:cs="Arial"/>
                <w:sz w:val="18"/>
                <w:szCs w:val="18"/>
              </w:rPr>
            </w:pPr>
            <w:r w:rsidRPr="007855F6">
              <w:rPr>
                <w:rFonts w:ascii="Arial" w:hAnsi="Arial" w:cs="Arial"/>
                <w:sz w:val="18"/>
                <w:szCs w:val="18"/>
              </w:rPr>
              <w:t>Informe Técnico (UVI)</w:t>
            </w:r>
          </w:p>
        </w:tc>
      </w:tr>
      <w:tr w:rsidR="008250F8" w:rsidRPr="007855F6" w14:paraId="6C1C0AE0" w14:textId="77777777" w:rsidTr="00D71A53">
        <w:tc>
          <w:tcPr>
            <w:tcW w:w="1560" w:type="dxa"/>
            <w:vMerge/>
            <w:tcBorders>
              <w:left w:val="single" w:sz="18" w:space="0" w:color="auto"/>
              <w:bottom w:val="single" w:sz="18" w:space="0" w:color="auto"/>
              <w:right w:val="single" w:sz="18" w:space="0" w:color="auto"/>
            </w:tcBorders>
          </w:tcPr>
          <w:p w14:paraId="070F5502" w14:textId="77777777" w:rsidR="008250F8" w:rsidRPr="007855F6" w:rsidRDefault="008250F8" w:rsidP="007855F6">
            <w:pPr>
              <w:spacing w:line="276" w:lineRule="auto"/>
              <w:jc w:val="center"/>
              <w:rPr>
                <w:rFonts w:ascii="Arial" w:hAnsi="Arial" w:cs="Arial"/>
                <w:b/>
                <w:bCs/>
                <w:sz w:val="18"/>
                <w:szCs w:val="18"/>
              </w:rPr>
            </w:pPr>
          </w:p>
        </w:tc>
        <w:tc>
          <w:tcPr>
            <w:tcW w:w="2250" w:type="dxa"/>
            <w:tcBorders>
              <w:left w:val="single" w:sz="18" w:space="0" w:color="auto"/>
              <w:bottom w:val="single" w:sz="18" w:space="0" w:color="auto"/>
              <w:right w:val="single" w:sz="18" w:space="0" w:color="auto"/>
            </w:tcBorders>
          </w:tcPr>
          <w:p w14:paraId="723CEE2A" w14:textId="5AC76EDD" w:rsidR="008250F8" w:rsidRPr="007855F6" w:rsidRDefault="008250F8" w:rsidP="007855F6">
            <w:pPr>
              <w:spacing w:line="276" w:lineRule="auto"/>
              <w:rPr>
                <w:rFonts w:ascii="Arial" w:hAnsi="Arial" w:cs="Arial"/>
                <w:sz w:val="18"/>
                <w:szCs w:val="18"/>
              </w:rPr>
            </w:pPr>
            <w:r w:rsidRPr="007855F6">
              <w:rPr>
                <w:rFonts w:ascii="Arial" w:hAnsi="Arial" w:cs="Arial"/>
                <w:sz w:val="18"/>
                <w:szCs w:val="18"/>
              </w:rPr>
              <w:t>Generación Resúmenes Analíticos</w:t>
            </w:r>
          </w:p>
        </w:tc>
        <w:tc>
          <w:tcPr>
            <w:tcW w:w="3544" w:type="dxa"/>
            <w:vMerge/>
            <w:tcBorders>
              <w:left w:val="single" w:sz="18" w:space="0" w:color="auto"/>
              <w:bottom w:val="single" w:sz="18" w:space="0" w:color="auto"/>
            </w:tcBorders>
          </w:tcPr>
          <w:p w14:paraId="2689A331" w14:textId="77777777" w:rsidR="008250F8" w:rsidRPr="007855F6" w:rsidRDefault="008250F8" w:rsidP="007855F6">
            <w:pPr>
              <w:spacing w:line="276" w:lineRule="auto"/>
              <w:rPr>
                <w:rFonts w:ascii="Arial" w:hAnsi="Arial" w:cs="Arial"/>
                <w:sz w:val="18"/>
                <w:szCs w:val="18"/>
              </w:rPr>
            </w:pPr>
          </w:p>
        </w:tc>
        <w:tc>
          <w:tcPr>
            <w:tcW w:w="3278" w:type="dxa"/>
            <w:vMerge/>
            <w:tcBorders>
              <w:bottom w:val="single" w:sz="18" w:space="0" w:color="auto"/>
              <w:right w:val="single" w:sz="18" w:space="0" w:color="auto"/>
            </w:tcBorders>
          </w:tcPr>
          <w:p w14:paraId="094651DE" w14:textId="77777777" w:rsidR="008250F8" w:rsidRPr="007855F6" w:rsidRDefault="008250F8" w:rsidP="007855F6">
            <w:pPr>
              <w:spacing w:line="276" w:lineRule="auto"/>
              <w:rPr>
                <w:rFonts w:ascii="Arial" w:hAnsi="Arial" w:cs="Arial"/>
                <w:sz w:val="18"/>
                <w:szCs w:val="18"/>
              </w:rPr>
            </w:pPr>
          </w:p>
        </w:tc>
      </w:tr>
      <w:tr w:rsidR="00854DED" w:rsidRPr="007855F6" w14:paraId="28E04DDE" w14:textId="77777777" w:rsidTr="00D71A53">
        <w:tc>
          <w:tcPr>
            <w:tcW w:w="1560" w:type="dxa"/>
            <w:vMerge w:val="restart"/>
            <w:tcBorders>
              <w:top w:val="single" w:sz="18" w:space="0" w:color="auto"/>
              <w:left w:val="single" w:sz="18" w:space="0" w:color="auto"/>
              <w:right w:val="single" w:sz="18" w:space="0" w:color="auto"/>
            </w:tcBorders>
          </w:tcPr>
          <w:p w14:paraId="0CDCA2FB" w14:textId="77777777" w:rsidR="00854DED" w:rsidRPr="007855F6" w:rsidRDefault="00854DED" w:rsidP="007855F6">
            <w:pPr>
              <w:spacing w:line="276" w:lineRule="auto"/>
              <w:jc w:val="center"/>
              <w:rPr>
                <w:rFonts w:ascii="Arial" w:hAnsi="Arial" w:cs="Arial"/>
                <w:b/>
                <w:bCs/>
                <w:sz w:val="18"/>
                <w:szCs w:val="18"/>
              </w:rPr>
            </w:pPr>
          </w:p>
          <w:p w14:paraId="3DD59B6D" w14:textId="57BD1BB4" w:rsidR="00854DED" w:rsidRPr="007855F6" w:rsidRDefault="00854DED" w:rsidP="007855F6">
            <w:pPr>
              <w:spacing w:line="276" w:lineRule="auto"/>
              <w:jc w:val="center"/>
              <w:rPr>
                <w:rFonts w:ascii="Arial" w:hAnsi="Arial" w:cs="Arial"/>
                <w:b/>
                <w:bCs/>
                <w:sz w:val="18"/>
                <w:szCs w:val="18"/>
              </w:rPr>
            </w:pPr>
            <w:r w:rsidRPr="007855F6">
              <w:rPr>
                <w:rFonts w:ascii="Arial" w:hAnsi="Arial" w:cs="Arial"/>
                <w:b/>
                <w:bCs/>
                <w:sz w:val="18"/>
                <w:szCs w:val="18"/>
              </w:rPr>
              <w:t>20-Julio /                13-Septiembre</w:t>
            </w:r>
          </w:p>
        </w:tc>
        <w:tc>
          <w:tcPr>
            <w:tcW w:w="2250" w:type="dxa"/>
            <w:tcBorders>
              <w:top w:val="single" w:sz="18" w:space="0" w:color="auto"/>
              <w:left w:val="single" w:sz="18" w:space="0" w:color="auto"/>
              <w:right w:val="single" w:sz="18" w:space="0" w:color="auto"/>
            </w:tcBorders>
          </w:tcPr>
          <w:p w14:paraId="46B868DB" w14:textId="70485577" w:rsidR="00854DED" w:rsidRPr="007855F6" w:rsidRDefault="00854DED" w:rsidP="007855F6">
            <w:pPr>
              <w:spacing w:line="276" w:lineRule="auto"/>
              <w:rPr>
                <w:rFonts w:ascii="Arial" w:hAnsi="Arial" w:cs="Arial"/>
                <w:sz w:val="18"/>
                <w:szCs w:val="18"/>
              </w:rPr>
            </w:pPr>
            <w:r w:rsidRPr="007855F6">
              <w:rPr>
                <w:rFonts w:ascii="Arial" w:hAnsi="Arial" w:cs="Arial"/>
                <w:sz w:val="18"/>
                <w:szCs w:val="18"/>
              </w:rPr>
              <w:t>Consolidación Estado del Arte</w:t>
            </w:r>
          </w:p>
        </w:tc>
        <w:tc>
          <w:tcPr>
            <w:tcW w:w="3544" w:type="dxa"/>
            <w:vMerge w:val="restart"/>
            <w:tcBorders>
              <w:top w:val="single" w:sz="18" w:space="0" w:color="auto"/>
              <w:left w:val="single" w:sz="18" w:space="0" w:color="auto"/>
            </w:tcBorders>
          </w:tcPr>
          <w:p w14:paraId="02EAD88B" w14:textId="77777777" w:rsidR="00854DED" w:rsidRPr="007855F6" w:rsidRDefault="00854DED" w:rsidP="007855F6">
            <w:pPr>
              <w:pStyle w:val="Prrafodelista"/>
              <w:numPr>
                <w:ilvl w:val="0"/>
                <w:numId w:val="41"/>
              </w:numPr>
              <w:spacing w:line="276" w:lineRule="auto"/>
              <w:ind w:left="313" w:hanging="283"/>
              <w:rPr>
                <w:rFonts w:ascii="Arial" w:hAnsi="Arial" w:cs="Arial"/>
                <w:sz w:val="18"/>
                <w:szCs w:val="18"/>
              </w:rPr>
            </w:pPr>
            <w:r w:rsidRPr="007855F6">
              <w:rPr>
                <w:rFonts w:ascii="Arial" w:hAnsi="Arial" w:cs="Arial"/>
                <w:sz w:val="18"/>
                <w:szCs w:val="18"/>
              </w:rPr>
              <w:t>Producción Bibliográfica</w:t>
            </w:r>
          </w:p>
          <w:p w14:paraId="1A61DE7A" w14:textId="77777777" w:rsidR="00854DED" w:rsidRPr="007855F6" w:rsidRDefault="00854DED" w:rsidP="007855F6">
            <w:pPr>
              <w:pStyle w:val="Prrafodelista"/>
              <w:numPr>
                <w:ilvl w:val="0"/>
                <w:numId w:val="41"/>
              </w:numPr>
              <w:spacing w:line="276" w:lineRule="auto"/>
              <w:ind w:left="313" w:hanging="283"/>
              <w:rPr>
                <w:rFonts w:ascii="Arial" w:hAnsi="Arial" w:cs="Arial"/>
                <w:sz w:val="18"/>
                <w:szCs w:val="18"/>
              </w:rPr>
            </w:pPr>
            <w:r w:rsidRPr="007855F6">
              <w:rPr>
                <w:rFonts w:ascii="Arial" w:hAnsi="Arial" w:cs="Arial"/>
                <w:sz w:val="18"/>
                <w:szCs w:val="18"/>
              </w:rPr>
              <w:t>Actividades de Formación (Trabajo Dirigido Tutorías)</w:t>
            </w:r>
          </w:p>
          <w:p w14:paraId="2B9B859B" w14:textId="37A0B32E" w:rsidR="00854DED" w:rsidRPr="007855F6" w:rsidRDefault="00854DED" w:rsidP="007855F6">
            <w:pPr>
              <w:pStyle w:val="Prrafodelista"/>
              <w:numPr>
                <w:ilvl w:val="0"/>
                <w:numId w:val="41"/>
              </w:numPr>
              <w:spacing w:line="276" w:lineRule="auto"/>
              <w:ind w:left="313" w:hanging="283"/>
              <w:rPr>
                <w:rFonts w:ascii="Arial" w:hAnsi="Arial" w:cs="Arial"/>
                <w:sz w:val="18"/>
                <w:szCs w:val="18"/>
              </w:rPr>
            </w:pPr>
            <w:r w:rsidRPr="007855F6">
              <w:rPr>
                <w:rFonts w:ascii="Arial" w:hAnsi="Arial" w:cs="Arial"/>
                <w:sz w:val="18"/>
                <w:szCs w:val="18"/>
              </w:rPr>
              <w:t>Producción Técnica y Tecnológica</w:t>
            </w:r>
          </w:p>
        </w:tc>
        <w:tc>
          <w:tcPr>
            <w:tcW w:w="3278" w:type="dxa"/>
            <w:vMerge w:val="restart"/>
            <w:tcBorders>
              <w:top w:val="single" w:sz="18" w:space="0" w:color="auto"/>
              <w:right w:val="single" w:sz="18" w:space="0" w:color="auto"/>
            </w:tcBorders>
          </w:tcPr>
          <w:p w14:paraId="37D18A35" w14:textId="7B6B811D" w:rsidR="00854DED" w:rsidRPr="007855F6" w:rsidRDefault="00854DED" w:rsidP="007855F6">
            <w:pPr>
              <w:pStyle w:val="Prrafodelista"/>
              <w:numPr>
                <w:ilvl w:val="0"/>
                <w:numId w:val="42"/>
              </w:numPr>
              <w:spacing w:line="276" w:lineRule="auto"/>
              <w:ind w:left="325"/>
              <w:rPr>
                <w:rFonts w:ascii="Arial" w:hAnsi="Arial" w:cs="Arial"/>
                <w:sz w:val="18"/>
                <w:szCs w:val="18"/>
              </w:rPr>
            </w:pPr>
            <w:r w:rsidRPr="007855F6">
              <w:rPr>
                <w:rFonts w:ascii="Arial" w:hAnsi="Arial" w:cs="Arial"/>
                <w:sz w:val="18"/>
                <w:szCs w:val="18"/>
              </w:rPr>
              <w:t>Artículo Investigativo (Fase 2)</w:t>
            </w:r>
          </w:p>
          <w:p w14:paraId="359CC196" w14:textId="77777777" w:rsidR="00854DED" w:rsidRPr="007855F6" w:rsidRDefault="00854DED" w:rsidP="007855F6">
            <w:pPr>
              <w:pStyle w:val="Prrafodelista"/>
              <w:numPr>
                <w:ilvl w:val="0"/>
                <w:numId w:val="42"/>
              </w:numPr>
              <w:spacing w:line="276" w:lineRule="auto"/>
              <w:ind w:left="325"/>
              <w:rPr>
                <w:rFonts w:ascii="Arial" w:hAnsi="Arial" w:cs="Arial"/>
                <w:sz w:val="18"/>
                <w:szCs w:val="18"/>
              </w:rPr>
            </w:pPr>
            <w:r w:rsidRPr="007855F6">
              <w:rPr>
                <w:rFonts w:ascii="Arial" w:hAnsi="Arial" w:cs="Arial"/>
                <w:sz w:val="18"/>
                <w:szCs w:val="18"/>
              </w:rPr>
              <w:t>Trabajos de Grado (Semilleros de Investigación)</w:t>
            </w:r>
          </w:p>
          <w:p w14:paraId="0861624E" w14:textId="59BB5E86" w:rsidR="00854DED" w:rsidRPr="007855F6" w:rsidRDefault="00854DED" w:rsidP="007855F6">
            <w:pPr>
              <w:pStyle w:val="Prrafodelista"/>
              <w:numPr>
                <w:ilvl w:val="0"/>
                <w:numId w:val="42"/>
              </w:numPr>
              <w:spacing w:line="276" w:lineRule="auto"/>
              <w:ind w:left="325"/>
              <w:rPr>
                <w:rFonts w:ascii="Arial" w:hAnsi="Arial" w:cs="Arial"/>
                <w:sz w:val="18"/>
                <w:szCs w:val="18"/>
              </w:rPr>
            </w:pPr>
            <w:r w:rsidRPr="007855F6">
              <w:rPr>
                <w:rFonts w:ascii="Arial" w:hAnsi="Arial" w:cs="Arial"/>
                <w:sz w:val="18"/>
                <w:szCs w:val="18"/>
              </w:rPr>
              <w:t>Informe Técnico (UVI)</w:t>
            </w:r>
          </w:p>
        </w:tc>
      </w:tr>
      <w:tr w:rsidR="008250F8" w:rsidRPr="007855F6" w14:paraId="26B09CF7" w14:textId="77777777" w:rsidTr="00D71A53">
        <w:tc>
          <w:tcPr>
            <w:tcW w:w="1560" w:type="dxa"/>
            <w:vMerge/>
            <w:tcBorders>
              <w:left w:val="single" w:sz="18" w:space="0" w:color="auto"/>
              <w:bottom w:val="single" w:sz="18" w:space="0" w:color="auto"/>
              <w:right w:val="single" w:sz="18" w:space="0" w:color="auto"/>
            </w:tcBorders>
          </w:tcPr>
          <w:p w14:paraId="21C05F7B" w14:textId="77777777" w:rsidR="008250F8" w:rsidRPr="007855F6" w:rsidRDefault="008250F8" w:rsidP="007855F6">
            <w:pPr>
              <w:spacing w:line="276" w:lineRule="auto"/>
              <w:jc w:val="center"/>
              <w:rPr>
                <w:rFonts w:ascii="Arial" w:hAnsi="Arial" w:cs="Arial"/>
                <w:b/>
                <w:bCs/>
                <w:sz w:val="18"/>
                <w:szCs w:val="18"/>
              </w:rPr>
            </w:pPr>
          </w:p>
        </w:tc>
        <w:tc>
          <w:tcPr>
            <w:tcW w:w="2250" w:type="dxa"/>
            <w:tcBorders>
              <w:left w:val="single" w:sz="18" w:space="0" w:color="auto"/>
              <w:bottom w:val="single" w:sz="18" w:space="0" w:color="auto"/>
              <w:right w:val="single" w:sz="18" w:space="0" w:color="auto"/>
            </w:tcBorders>
          </w:tcPr>
          <w:p w14:paraId="6C1BAF7F" w14:textId="5AC460CC" w:rsidR="008250F8" w:rsidRPr="007855F6" w:rsidRDefault="008250F8" w:rsidP="007855F6">
            <w:pPr>
              <w:spacing w:line="276" w:lineRule="auto"/>
              <w:rPr>
                <w:rFonts w:ascii="Arial" w:hAnsi="Arial" w:cs="Arial"/>
                <w:sz w:val="18"/>
                <w:szCs w:val="18"/>
              </w:rPr>
            </w:pPr>
            <w:r w:rsidRPr="007855F6">
              <w:rPr>
                <w:rFonts w:ascii="Arial" w:hAnsi="Arial" w:cs="Arial"/>
                <w:sz w:val="18"/>
                <w:szCs w:val="18"/>
              </w:rPr>
              <w:t>Generación Resúmenes Analíticos</w:t>
            </w:r>
          </w:p>
        </w:tc>
        <w:tc>
          <w:tcPr>
            <w:tcW w:w="3544" w:type="dxa"/>
            <w:vMerge/>
            <w:tcBorders>
              <w:left w:val="single" w:sz="18" w:space="0" w:color="auto"/>
              <w:bottom w:val="single" w:sz="18" w:space="0" w:color="auto"/>
            </w:tcBorders>
          </w:tcPr>
          <w:p w14:paraId="7D2895B7" w14:textId="77777777" w:rsidR="008250F8" w:rsidRPr="007855F6" w:rsidRDefault="008250F8" w:rsidP="007855F6">
            <w:pPr>
              <w:spacing w:line="276" w:lineRule="auto"/>
              <w:rPr>
                <w:rFonts w:ascii="Arial" w:hAnsi="Arial" w:cs="Arial"/>
                <w:sz w:val="18"/>
                <w:szCs w:val="18"/>
              </w:rPr>
            </w:pPr>
          </w:p>
        </w:tc>
        <w:tc>
          <w:tcPr>
            <w:tcW w:w="3278" w:type="dxa"/>
            <w:vMerge/>
            <w:tcBorders>
              <w:bottom w:val="single" w:sz="18" w:space="0" w:color="auto"/>
              <w:right w:val="single" w:sz="18" w:space="0" w:color="auto"/>
            </w:tcBorders>
          </w:tcPr>
          <w:p w14:paraId="190493FB" w14:textId="77777777" w:rsidR="008250F8" w:rsidRPr="007855F6" w:rsidRDefault="008250F8" w:rsidP="007855F6">
            <w:pPr>
              <w:spacing w:line="276" w:lineRule="auto"/>
              <w:rPr>
                <w:rFonts w:ascii="Arial" w:hAnsi="Arial" w:cs="Arial"/>
                <w:sz w:val="18"/>
                <w:szCs w:val="18"/>
              </w:rPr>
            </w:pPr>
          </w:p>
        </w:tc>
      </w:tr>
      <w:tr w:rsidR="008250F8" w:rsidRPr="007855F6" w14:paraId="46829DA1" w14:textId="77777777" w:rsidTr="00D71A53">
        <w:trPr>
          <w:trHeight w:val="800"/>
        </w:trPr>
        <w:tc>
          <w:tcPr>
            <w:tcW w:w="1560" w:type="dxa"/>
            <w:vMerge w:val="restart"/>
            <w:tcBorders>
              <w:top w:val="single" w:sz="18" w:space="0" w:color="auto"/>
              <w:left w:val="single" w:sz="18" w:space="0" w:color="auto"/>
              <w:right w:val="single" w:sz="18" w:space="0" w:color="auto"/>
            </w:tcBorders>
          </w:tcPr>
          <w:p w14:paraId="5BD1B546" w14:textId="77777777" w:rsidR="008250F8" w:rsidRPr="007855F6" w:rsidRDefault="008250F8" w:rsidP="007855F6">
            <w:pPr>
              <w:spacing w:line="276" w:lineRule="auto"/>
              <w:jc w:val="center"/>
              <w:rPr>
                <w:rFonts w:ascii="Arial" w:hAnsi="Arial" w:cs="Arial"/>
                <w:b/>
                <w:bCs/>
                <w:sz w:val="18"/>
                <w:szCs w:val="18"/>
              </w:rPr>
            </w:pPr>
          </w:p>
          <w:p w14:paraId="5F67B95D" w14:textId="77777777" w:rsidR="008250F8" w:rsidRPr="007855F6" w:rsidRDefault="008250F8" w:rsidP="007855F6">
            <w:pPr>
              <w:spacing w:line="276" w:lineRule="auto"/>
              <w:jc w:val="center"/>
              <w:rPr>
                <w:rFonts w:ascii="Arial" w:hAnsi="Arial" w:cs="Arial"/>
                <w:b/>
                <w:bCs/>
                <w:sz w:val="18"/>
                <w:szCs w:val="18"/>
              </w:rPr>
            </w:pPr>
          </w:p>
          <w:p w14:paraId="24ED6FDC" w14:textId="73F6254E" w:rsidR="008250F8" w:rsidRPr="007855F6" w:rsidRDefault="008250F8" w:rsidP="007855F6">
            <w:pPr>
              <w:spacing w:line="276" w:lineRule="auto"/>
              <w:jc w:val="center"/>
              <w:rPr>
                <w:rFonts w:ascii="Arial" w:hAnsi="Arial" w:cs="Arial"/>
                <w:b/>
                <w:bCs/>
                <w:sz w:val="18"/>
                <w:szCs w:val="18"/>
              </w:rPr>
            </w:pPr>
            <w:r w:rsidRPr="007855F6">
              <w:rPr>
                <w:rFonts w:ascii="Arial" w:hAnsi="Arial" w:cs="Arial"/>
                <w:b/>
                <w:bCs/>
                <w:sz w:val="18"/>
                <w:szCs w:val="18"/>
              </w:rPr>
              <w:t>12-Octubre /         06-Diciembre</w:t>
            </w:r>
          </w:p>
        </w:tc>
        <w:tc>
          <w:tcPr>
            <w:tcW w:w="2250" w:type="dxa"/>
            <w:tcBorders>
              <w:top w:val="single" w:sz="18" w:space="0" w:color="auto"/>
              <w:left w:val="single" w:sz="18" w:space="0" w:color="auto"/>
              <w:right w:val="single" w:sz="18" w:space="0" w:color="auto"/>
            </w:tcBorders>
          </w:tcPr>
          <w:p w14:paraId="183D8785" w14:textId="0F019E28" w:rsidR="008250F8" w:rsidRPr="007855F6" w:rsidRDefault="00D71A53" w:rsidP="007855F6">
            <w:pPr>
              <w:spacing w:line="276" w:lineRule="auto"/>
              <w:rPr>
                <w:rFonts w:ascii="Arial" w:hAnsi="Arial" w:cs="Arial"/>
                <w:sz w:val="18"/>
                <w:szCs w:val="18"/>
              </w:rPr>
            </w:pPr>
            <w:r w:rsidRPr="007855F6">
              <w:rPr>
                <w:rFonts w:ascii="Arial" w:hAnsi="Arial" w:cs="Arial"/>
                <w:sz w:val="18"/>
                <w:szCs w:val="18"/>
              </w:rPr>
              <w:t>Desarrollo de Contenido</w:t>
            </w:r>
          </w:p>
        </w:tc>
        <w:tc>
          <w:tcPr>
            <w:tcW w:w="3544" w:type="dxa"/>
            <w:vMerge w:val="restart"/>
            <w:tcBorders>
              <w:top w:val="single" w:sz="18" w:space="0" w:color="auto"/>
              <w:left w:val="single" w:sz="18" w:space="0" w:color="auto"/>
            </w:tcBorders>
          </w:tcPr>
          <w:p w14:paraId="2963B284" w14:textId="387978A5" w:rsidR="008250F8" w:rsidRPr="007855F6" w:rsidRDefault="008250F8" w:rsidP="007855F6">
            <w:pPr>
              <w:pStyle w:val="Prrafodelista"/>
              <w:numPr>
                <w:ilvl w:val="0"/>
                <w:numId w:val="43"/>
              </w:numPr>
              <w:spacing w:line="276" w:lineRule="auto"/>
              <w:ind w:left="322"/>
              <w:rPr>
                <w:rFonts w:ascii="Arial" w:hAnsi="Arial" w:cs="Arial"/>
                <w:sz w:val="18"/>
                <w:szCs w:val="18"/>
              </w:rPr>
            </w:pPr>
            <w:r w:rsidRPr="007855F6">
              <w:rPr>
                <w:rFonts w:ascii="Arial" w:hAnsi="Arial" w:cs="Arial"/>
                <w:sz w:val="18"/>
                <w:szCs w:val="18"/>
              </w:rPr>
              <w:t>Apropiación Social y Circulación del Conocimiento</w:t>
            </w:r>
          </w:p>
          <w:p w14:paraId="70C4468B" w14:textId="77777777" w:rsidR="008250F8" w:rsidRPr="007855F6" w:rsidRDefault="008250F8" w:rsidP="007855F6">
            <w:pPr>
              <w:pStyle w:val="Prrafodelista"/>
              <w:numPr>
                <w:ilvl w:val="0"/>
                <w:numId w:val="43"/>
              </w:numPr>
              <w:spacing w:line="276" w:lineRule="auto"/>
              <w:ind w:left="322" w:hanging="322"/>
              <w:rPr>
                <w:rFonts w:ascii="Arial" w:hAnsi="Arial" w:cs="Arial"/>
                <w:sz w:val="18"/>
                <w:szCs w:val="18"/>
              </w:rPr>
            </w:pPr>
            <w:r w:rsidRPr="007855F6">
              <w:rPr>
                <w:rFonts w:ascii="Arial" w:hAnsi="Arial" w:cs="Arial"/>
                <w:sz w:val="18"/>
                <w:szCs w:val="18"/>
              </w:rPr>
              <w:t>Actividades de Formación (Trabajo Dirigido Tutorías)</w:t>
            </w:r>
          </w:p>
          <w:p w14:paraId="696D01BA" w14:textId="77777777" w:rsidR="008250F8" w:rsidRPr="007855F6" w:rsidRDefault="008250F8" w:rsidP="007855F6">
            <w:pPr>
              <w:pStyle w:val="Prrafodelista"/>
              <w:numPr>
                <w:ilvl w:val="0"/>
                <w:numId w:val="43"/>
              </w:numPr>
              <w:spacing w:line="276" w:lineRule="auto"/>
              <w:ind w:left="322" w:hanging="322"/>
              <w:rPr>
                <w:rFonts w:ascii="Arial" w:hAnsi="Arial" w:cs="Arial"/>
                <w:sz w:val="18"/>
                <w:szCs w:val="18"/>
              </w:rPr>
            </w:pPr>
            <w:r w:rsidRPr="007855F6">
              <w:rPr>
                <w:rFonts w:ascii="Arial" w:hAnsi="Arial" w:cs="Arial"/>
                <w:sz w:val="18"/>
                <w:szCs w:val="18"/>
              </w:rPr>
              <w:t>Apropiación Social y Circulación del Conocimiento</w:t>
            </w:r>
          </w:p>
          <w:p w14:paraId="43E90957" w14:textId="16738975" w:rsidR="008250F8" w:rsidRPr="007855F6" w:rsidRDefault="008250F8" w:rsidP="007855F6">
            <w:pPr>
              <w:pStyle w:val="Prrafodelista"/>
              <w:numPr>
                <w:ilvl w:val="0"/>
                <w:numId w:val="43"/>
              </w:numPr>
              <w:spacing w:line="276" w:lineRule="auto"/>
              <w:ind w:left="322" w:hanging="322"/>
              <w:rPr>
                <w:rFonts w:ascii="Arial" w:hAnsi="Arial" w:cs="Arial"/>
                <w:sz w:val="18"/>
                <w:szCs w:val="18"/>
              </w:rPr>
            </w:pPr>
            <w:r w:rsidRPr="007855F6">
              <w:rPr>
                <w:rFonts w:ascii="Arial" w:hAnsi="Arial" w:cs="Arial"/>
                <w:sz w:val="18"/>
                <w:szCs w:val="18"/>
              </w:rPr>
              <w:t>Producción Técnica y Tecnológica</w:t>
            </w:r>
          </w:p>
        </w:tc>
        <w:tc>
          <w:tcPr>
            <w:tcW w:w="3278" w:type="dxa"/>
            <w:vMerge w:val="restart"/>
            <w:tcBorders>
              <w:top w:val="single" w:sz="18" w:space="0" w:color="auto"/>
              <w:right w:val="single" w:sz="18" w:space="0" w:color="auto"/>
            </w:tcBorders>
          </w:tcPr>
          <w:p w14:paraId="7AAC605E" w14:textId="3D6B28AE" w:rsidR="008250F8" w:rsidRPr="007855F6" w:rsidRDefault="008250F8" w:rsidP="007855F6">
            <w:pPr>
              <w:pStyle w:val="Prrafodelista"/>
              <w:numPr>
                <w:ilvl w:val="0"/>
                <w:numId w:val="44"/>
              </w:numPr>
              <w:spacing w:line="276" w:lineRule="auto"/>
              <w:ind w:left="308"/>
              <w:rPr>
                <w:rFonts w:ascii="Arial" w:hAnsi="Arial" w:cs="Arial"/>
                <w:sz w:val="18"/>
                <w:szCs w:val="18"/>
              </w:rPr>
            </w:pPr>
            <w:r w:rsidRPr="007855F6">
              <w:rPr>
                <w:rFonts w:ascii="Arial" w:hAnsi="Arial" w:cs="Arial"/>
                <w:sz w:val="18"/>
                <w:szCs w:val="18"/>
              </w:rPr>
              <w:t xml:space="preserve">Generación de Contenido (Fase </w:t>
            </w:r>
            <w:r w:rsidR="00854DED" w:rsidRPr="007855F6">
              <w:rPr>
                <w:rFonts w:ascii="Arial" w:hAnsi="Arial" w:cs="Arial"/>
                <w:sz w:val="18"/>
                <w:szCs w:val="18"/>
              </w:rPr>
              <w:t>1</w:t>
            </w:r>
            <w:r w:rsidRPr="007855F6">
              <w:rPr>
                <w:rFonts w:ascii="Arial" w:hAnsi="Arial" w:cs="Arial"/>
                <w:sz w:val="18"/>
                <w:szCs w:val="18"/>
              </w:rPr>
              <w:t>)</w:t>
            </w:r>
          </w:p>
          <w:p w14:paraId="41F9F899" w14:textId="77777777" w:rsidR="008250F8" w:rsidRPr="007855F6" w:rsidRDefault="008250F8" w:rsidP="007855F6">
            <w:pPr>
              <w:pStyle w:val="Prrafodelista"/>
              <w:numPr>
                <w:ilvl w:val="0"/>
                <w:numId w:val="44"/>
              </w:numPr>
              <w:spacing w:line="276" w:lineRule="auto"/>
              <w:ind w:left="325"/>
              <w:rPr>
                <w:rFonts w:ascii="Arial" w:hAnsi="Arial" w:cs="Arial"/>
                <w:sz w:val="18"/>
                <w:szCs w:val="18"/>
              </w:rPr>
            </w:pPr>
            <w:r w:rsidRPr="007855F6">
              <w:rPr>
                <w:rFonts w:ascii="Arial" w:hAnsi="Arial" w:cs="Arial"/>
                <w:sz w:val="18"/>
                <w:szCs w:val="18"/>
              </w:rPr>
              <w:t>Trabajos de Grado (Semilleros de Investigación)</w:t>
            </w:r>
          </w:p>
          <w:p w14:paraId="64502442" w14:textId="77777777" w:rsidR="008250F8" w:rsidRPr="007855F6" w:rsidRDefault="008250F8" w:rsidP="007855F6">
            <w:pPr>
              <w:pStyle w:val="Prrafodelista"/>
              <w:numPr>
                <w:ilvl w:val="0"/>
                <w:numId w:val="44"/>
              </w:numPr>
              <w:spacing w:line="276" w:lineRule="auto"/>
              <w:ind w:left="325"/>
              <w:rPr>
                <w:rFonts w:ascii="Arial" w:hAnsi="Arial" w:cs="Arial"/>
                <w:sz w:val="18"/>
                <w:szCs w:val="18"/>
              </w:rPr>
            </w:pPr>
            <w:r w:rsidRPr="007855F6">
              <w:rPr>
                <w:rFonts w:ascii="Arial" w:hAnsi="Arial" w:cs="Arial"/>
                <w:sz w:val="18"/>
                <w:szCs w:val="18"/>
              </w:rPr>
              <w:t>Participación Evento Académico Nacional</w:t>
            </w:r>
          </w:p>
          <w:p w14:paraId="5E1824D9" w14:textId="424B783A" w:rsidR="008250F8" w:rsidRPr="007855F6" w:rsidRDefault="008250F8" w:rsidP="007855F6">
            <w:pPr>
              <w:pStyle w:val="Prrafodelista"/>
              <w:numPr>
                <w:ilvl w:val="0"/>
                <w:numId w:val="44"/>
              </w:numPr>
              <w:spacing w:line="276" w:lineRule="auto"/>
              <w:ind w:left="325"/>
              <w:rPr>
                <w:rFonts w:ascii="Arial" w:hAnsi="Arial" w:cs="Arial"/>
                <w:sz w:val="18"/>
                <w:szCs w:val="18"/>
              </w:rPr>
            </w:pPr>
            <w:r w:rsidRPr="007855F6">
              <w:rPr>
                <w:rFonts w:ascii="Arial" w:hAnsi="Arial" w:cs="Arial"/>
                <w:sz w:val="18"/>
                <w:szCs w:val="18"/>
              </w:rPr>
              <w:t>Informe Técnico (UVI)</w:t>
            </w:r>
          </w:p>
        </w:tc>
      </w:tr>
      <w:tr w:rsidR="008250F8" w:rsidRPr="007855F6" w14:paraId="6E764072" w14:textId="77777777" w:rsidTr="00D71A53">
        <w:tc>
          <w:tcPr>
            <w:tcW w:w="1560" w:type="dxa"/>
            <w:vMerge/>
            <w:tcBorders>
              <w:left w:val="single" w:sz="18" w:space="0" w:color="auto"/>
              <w:bottom w:val="single" w:sz="18" w:space="0" w:color="auto"/>
              <w:right w:val="single" w:sz="18" w:space="0" w:color="auto"/>
            </w:tcBorders>
          </w:tcPr>
          <w:p w14:paraId="1BE60C19" w14:textId="77777777" w:rsidR="008250F8" w:rsidRPr="007855F6" w:rsidRDefault="008250F8" w:rsidP="007855F6">
            <w:pPr>
              <w:spacing w:line="276" w:lineRule="auto"/>
              <w:jc w:val="center"/>
              <w:rPr>
                <w:rFonts w:ascii="Arial" w:hAnsi="Arial" w:cs="Arial"/>
                <w:b/>
                <w:bCs/>
                <w:sz w:val="18"/>
                <w:szCs w:val="18"/>
              </w:rPr>
            </w:pPr>
          </w:p>
        </w:tc>
        <w:tc>
          <w:tcPr>
            <w:tcW w:w="2250" w:type="dxa"/>
            <w:tcBorders>
              <w:left w:val="single" w:sz="18" w:space="0" w:color="auto"/>
              <w:bottom w:val="single" w:sz="18" w:space="0" w:color="auto"/>
              <w:right w:val="single" w:sz="18" w:space="0" w:color="auto"/>
            </w:tcBorders>
          </w:tcPr>
          <w:p w14:paraId="7C671398" w14:textId="45E55EA6" w:rsidR="008250F8" w:rsidRPr="007855F6" w:rsidRDefault="008250F8" w:rsidP="007855F6">
            <w:pPr>
              <w:spacing w:line="276" w:lineRule="auto"/>
              <w:rPr>
                <w:rFonts w:ascii="Arial" w:hAnsi="Arial" w:cs="Arial"/>
                <w:sz w:val="18"/>
                <w:szCs w:val="18"/>
              </w:rPr>
            </w:pPr>
            <w:r w:rsidRPr="007855F6">
              <w:rPr>
                <w:rFonts w:ascii="Arial" w:hAnsi="Arial" w:cs="Arial"/>
                <w:sz w:val="18"/>
                <w:szCs w:val="18"/>
              </w:rPr>
              <w:t>Generación Resúmenes Analíticos</w:t>
            </w:r>
          </w:p>
        </w:tc>
        <w:tc>
          <w:tcPr>
            <w:tcW w:w="3544" w:type="dxa"/>
            <w:vMerge/>
            <w:tcBorders>
              <w:left w:val="single" w:sz="18" w:space="0" w:color="auto"/>
              <w:bottom w:val="single" w:sz="18" w:space="0" w:color="auto"/>
            </w:tcBorders>
          </w:tcPr>
          <w:p w14:paraId="636AD00E" w14:textId="0B84B02B" w:rsidR="008250F8" w:rsidRPr="007855F6" w:rsidRDefault="008250F8" w:rsidP="007855F6">
            <w:pPr>
              <w:spacing w:line="276" w:lineRule="auto"/>
              <w:rPr>
                <w:rFonts w:ascii="Arial" w:hAnsi="Arial" w:cs="Arial"/>
                <w:sz w:val="18"/>
                <w:szCs w:val="18"/>
              </w:rPr>
            </w:pPr>
          </w:p>
        </w:tc>
        <w:tc>
          <w:tcPr>
            <w:tcW w:w="3278" w:type="dxa"/>
            <w:vMerge/>
            <w:tcBorders>
              <w:bottom w:val="single" w:sz="18" w:space="0" w:color="auto"/>
              <w:right w:val="single" w:sz="18" w:space="0" w:color="auto"/>
            </w:tcBorders>
          </w:tcPr>
          <w:p w14:paraId="13BC930A" w14:textId="77777777" w:rsidR="008250F8" w:rsidRPr="007855F6" w:rsidRDefault="008250F8" w:rsidP="007855F6">
            <w:pPr>
              <w:spacing w:line="276" w:lineRule="auto"/>
              <w:rPr>
                <w:rFonts w:ascii="Arial" w:hAnsi="Arial" w:cs="Arial"/>
                <w:sz w:val="18"/>
                <w:szCs w:val="18"/>
              </w:rPr>
            </w:pPr>
          </w:p>
        </w:tc>
      </w:tr>
    </w:tbl>
    <w:p w14:paraId="4ECB5CE5" w14:textId="18F6F8A2" w:rsidR="00467134" w:rsidRDefault="00467134" w:rsidP="007855F6">
      <w:pPr>
        <w:spacing w:after="0" w:line="480" w:lineRule="auto"/>
        <w:rPr>
          <w:rFonts w:ascii="Arial" w:hAnsi="Arial" w:cs="Arial"/>
        </w:rPr>
      </w:pPr>
    </w:p>
    <w:p w14:paraId="55AD1327" w14:textId="6BC490C3" w:rsidR="007855F6" w:rsidRDefault="007855F6" w:rsidP="007855F6">
      <w:pPr>
        <w:spacing w:after="0" w:line="480" w:lineRule="auto"/>
        <w:rPr>
          <w:rFonts w:ascii="Arial" w:hAnsi="Arial" w:cs="Arial"/>
        </w:rPr>
      </w:pPr>
    </w:p>
    <w:p w14:paraId="6EF2819F" w14:textId="6863A978" w:rsidR="007855F6" w:rsidRDefault="007855F6" w:rsidP="007855F6">
      <w:pPr>
        <w:spacing w:after="0" w:line="480" w:lineRule="auto"/>
        <w:rPr>
          <w:rFonts w:ascii="Arial" w:hAnsi="Arial" w:cs="Arial"/>
        </w:rPr>
      </w:pPr>
    </w:p>
    <w:p w14:paraId="52695269" w14:textId="77777777" w:rsidR="007855F6" w:rsidRPr="007855F6" w:rsidRDefault="007855F6" w:rsidP="007855F6">
      <w:pPr>
        <w:spacing w:after="0" w:line="480" w:lineRule="auto"/>
        <w:rPr>
          <w:rFonts w:ascii="Arial" w:hAnsi="Arial" w:cs="Arial"/>
        </w:rPr>
      </w:pPr>
    </w:p>
    <w:p w14:paraId="2251F5AA" w14:textId="0C4C640E" w:rsidR="00B1752F" w:rsidRPr="00E35DD4" w:rsidRDefault="00B1752F" w:rsidP="007855F6">
      <w:pPr>
        <w:spacing w:after="0" w:line="480" w:lineRule="auto"/>
        <w:rPr>
          <w:rFonts w:ascii="Arial" w:hAnsi="Arial" w:cs="Arial"/>
          <w:b/>
          <w:bCs/>
        </w:rPr>
      </w:pPr>
      <w:r w:rsidRPr="00E35DD4">
        <w:rPr>
          <w:rFonts w:ascii="Arial" w:hAnsi="Arial" w:cs="Arial"/>
          <w:b/>
          <w:bCs/>
        </w:rPr>
        <w:lastRenderedPageBreak/>
        <w:t>Año 2021</w:t>
      </w:r>
    </w:p>
    <w:tbl>
      <w:tblPr>
        <w:tblStyle w:val="Tablaconcuadrcula"/>
        <w:tblW w:w="10632" w:type="dxa"/>
        <w:tblInd w:w="-856" w:type="dxa"/>
        <w:tblLook w:val="04A0" w:firstRow="1" w:lastRow="0" w:firstColumn="1" w:lastColumn="0" w:noHBand="0" w:noVBand="1"/>
      </w:tblPr>
      <w:tblGrid>
        <w:gridCol w:w="1542"/>
        <w:gridCol w:w="2693"/>
        <w:gridCol w:w="2552"/>
        <w:gridCol w:w="3845"/>
      </w:tblGrid>
      <w:tr w:rsidR="00B1752F" w:rsidRPr="007855F6" w14:paraId="6D811698" w14:textId="77777777" w:rsidTr="00E35DD4">
        <w:tc>
          <w:tcPr>
            <w:tcW w:w="1542" w:type="dxa"/>
            <w:tcBorders>
              <w:top w:val="single" w:sz="18" w:space="0" w:color="auto"/>
              <w:left w:val="single" w:sz="18" w:space="0" w:color="auto"/>
              <w:bottom w:val="single" w:sz="18" w:space="0" w:color="auto"/>
              <w:right w:val="single" w:sz="18" w:space="0" w:color="auto"/>
            </w:tcBorders>
          </w:tcPr>
          <w:p w14:paraId="4F0B7E48" w14:textId="77777777" w:rsidR="00B1752F" w:rsidRPr="007855F6" w:rsidRDefault="00B1752F" w:rsidP="007855F6">
            <w:pPr>
              <w:spacing w:line="276" w:lineRule="auto"/>
              <w:jc w:val="center"/>
              <w:rPr>
                <w:rFonts w:ascii="Arial" w:hAnsi="Arial" w:cs="Arial"/>
                <w:b/>
                <w:bCs/>
                <w:sz w:val="18"/>
                <w:szCs w:val="18"/>
              </w:rPr>
            </w:pPr>
            <w:r w:rsidRPr="007855F6">
              <w:rPr>
                <w:rFonts w:ascii="Arial" w:hAnsi="Arial" w:cs="Arial"/>
                <w:b/>
                <w:bCs/>
                <w:sz w:val="18"/>
                <w:szCs w:val="18"/>
              </w:rPr>
              <w:t>Periodo</w:t>
            </w:r>
          </w:p>
        </w:tc>
        <w:tc>
          <w:tcPr>
            <w:tcW w:w="2693" w:type="dxa"/>
            <w:tcBorders>
              <w:top w:val="single" w:sz="18" w:space="0" w:color="auto"/>
              <w:left w:val="single" w:sz="18" w:space="0" w:color="auto"/>
              <w:bottom w:val="single" w:sz="18" w:space="0" w:color="auto"/>
              <w:right w:val="single" w:sz="18" w:space="0" w:color="auto"/>
            </w:tcBorders>
          </w:tcPr>
          <w:p w14:paraId="06F86A60" w14:textId="77777777" w:rsidR="00B1752F" w:rsidRPr="007855F6" w:rsidRDefault="00B1752F" w:rsidP="007855F6">
            <w:pPr>
              <w:spacing w:line="276" w:lineRule="auto"/>
              <w:jc w:val="center"/>
              <w:rPr>
                <w:rFonts w:ascii="Arial" w:hAnsi="Arial" w:cs="Arial"/>
                <w:b/>
                <w:bCs/>
                <w:sz w:val="18"/>
                <w:szCs w:val="18"/>
              </w:rPr>
            </w:pPr>
            <w:r w:rsidRPr="007855F6">
              <w:rPr>
                <w:rFonts w:ascii="Arial" w:hAnsi="Arial" w:cs="Arial"/>
                <w:b/>
                <w:bCs/>
                <w:sz w:val="18"/>
                <w:szCs w:val="18"/>
              </w:rPr>
              <w:t>Objetivo</w:t>
            </w:r>
          </w:p>
        </w:tc>
        <w:tc>
          <w:tcPr>
            <w:tcW w:w="2552" w:type="dxa"/>
            <w:tcBorders>
              <w:top w:val="single" w:sz="18" w:space="0" w:color="auto"/>
              <w:left w:val="single" w:sz="18" w:space="0" w:color="auto"/>
              <w:bottom w:val="single" w:sz="18" w:space="0" w:color="auto"/>
            </w:tcBorders>
          </w:tcPr>
          <w:p w14:paraId="03158CAA" w14:textId="77777777" w:rsidR="00B1752F" w:rsidRPr="007855F6" w:rsidRDefault="00B1752F" w:rsidP="007855F6">
            <w:pPr>
              <w:spacing w:line="276" w:lineRule="auto"/>
              <w:jc w:val="center"/>
              <w:rPr>
                <w:rFonts w:ascii="Arial" w:hAnsi="Arial" w:cs="Arial"/>
                <w:b/>
                <w:bCs/>
                <w:sz w:val="18"/>
                <w:szCs w:val="18"/>
              </w:rPr>
            </w:pPr>
            <w:r w:rsidRPr="007855F6">
              <w:rPr>
                <w:rFonts w:ascii="Arial" w:hAnsi="Arial" w:cs="Arial"/>
                <w:b/>
                <w:bCs/>
                <w:sz w:val="18"/>
                <w:szCs w:val="18"/>
              </w:rPr>
              <w:t>Categoría Colciencias</w:t>
            </w:r>
          </w:p>
        </w:tc>
        <w:tc>
          <w:tcPr>
            <w:tcW w:w="3845" w:type="dxa"/>
            <w:tcBorders>
              <w:top w:val="single" w:sz="18" w:space="0" w:color="auto"/>
              <w:bottom w:val="single" w:sz="18" w:space="0" w:color="auto"/>
              <w:right w:val="single" w:sz="18" w:space="0" w:color="auto"/>
            </w:tcBorders>
          </w:tcPr>
          <w:p w14:paraId="6CC21A8A" w14:textId="77777777" w:rsidR="00B1752F" w:rsidRPr="007855F6" w:rsidRDefault="00B1752F" w:rsidP="007855F6">
            <w:pPr>
              <w:spacing w:line="276" w:lineRule="auto"/>
              <w:jc w:val="center"/>
              <w:rPr>
                <w:rFonts w:ascii="Arial" w:hAnsi="Arial" w:cs="Arial"/>
                <w:b/>
                <w:bCs/>
                <w:sz w:val="18"/>
                <w:szCs w:val="18"/>
              </w:rPr>
            </w:pPr>
            <w:r w:rsidRPr="007855F6">
              <w:rPr>
                <w:rFonts w:ascii="Arial" w:hAnsi="Arial" w:cs="Arial"/>
                <w:b/>
                <w:bCs/>
                <w:sz w:val="18"/>
                <w:szCs w:val="18"/>
              </w:rPr>
              <w:t>Producto Esperado</w:t>
            </w:r>
          </w:p>
        </w:tc>
      </w:tr>
      <w:tr w:rsidR="006863F6" w:rsidRPr="007855F6" w14:paraId="3D85CBA1" w14:textId="77777777" w:rsidTr="00E35DD4">
        <w:trPr>
          <w:trHeight w:val="1988"/>
        </w:trPr>
        <w:tc>
          <w:tcPr>
            <w:tcW w:w="1542" w:type="dxa"/>
            <w:tcBorders>
              <w:top w:val="single" w:sz="18" w:space="0" w:color="auto"/>
              <w:left w:val="single" w:sz="18" w:space="0" w:color="auto"/>
              <w:bottom w:val="single" w:sz="4" w:space="0" w:color="auto"/>
              <w:right w:val="single" w:sz="18" w:space="0" w:color="auto"/>
            </w:tcBorders>
          </w:tcPr>
          <w:p w14:paraId="0C4CBCBC" w14:textId="77777777" w:rsidR="006863F6" w:rsidRPr="007855F6" w:rsidRDefault="006863F6" w:rsidP="007855F6">
            <w:pPr>
              <w:spacing w:line="276" w:lineRule="auto"/>
              <w:jc w:val="center"/>
              <w:rPr>
                <w:rFonts w:ascii="Arial" w:hAnsi="Arial" w:cs="Arial"/>
                <w:b/>
                <w:bCs/>
                <w:sz w:val="18"/>
                <w:szCs w:val="18"/>
              </w:rPr>
            </w:pPr>
          </w:p>
          <w:p w14:paraId="76F120FB" w14:textId="2169D5A8" w:rsidR="006863F6" w:rsidRPr="007855F6" w:rsidRDefault="006863F6" w:rsidP="007855F6">
            <w:pPr>
              <w:spacing w:line="276" w:lineRule="auto"/>
              <w:jc w:val="center"/>
              <w:rPr>
                <w:rFonts w:ascii="Arial" w:hAnsi="Arial" w:cs="Arial"/>
                <w:b/>
                <w:bCs/>
                <w:sz w:val="18"/>
                <w:szCs w:val="18"/>
              </w:rPr>
            </w:pPr>
            <w:r w:rsidRPr="007855F6">
              <w:rPr>
                <w:rFonts w:ascii="Arial" w:hAnsi="Arial" w:cs="Arial"/>
                <w:b/>
                <w:bCs/>
                <w:sz w:val="18"/>
                <w:szCs w:val="18"/>
              </w:rPr>
              <w:t>01-Febrero /               31-Marzo</w:t>
            </w:r>
          </w:p>
        </w:tc>
        <w:tc>
          <w:tcPr>
            <w:tcW w:w="2693" w:type="dxa"/>
            <w:vMerge w:val="restart"/>
            <w:tcBorders>
              <w:top w:val="single" w:sz="18" w:space="0" w:color="auto"/>
              <w:left w:val="single" w:sz="18" w:space="0" w:color="auto"/>
              <w:bottom w:val="single" w:sz="4" w:space="0" w:color="auto"/>
              <w:right w:val="single" w:sz="18" w:space="0" w:color="auto"/>
            </w:tcBorders>
          </w:tcPr>
          <w:p w14:paraId="37586C0E" w14:textId="563631FF" w:rsidR="00E35DD4" w:rsidRDefault="00E35DD4" w:rsidP="00E35DD4">
            <w:pPr>
              <w:pStyle w:val="Prrafodelista"/>
              <w:spacing w:line="276" w:lineRule="auto"/>
              <w:ind w:left="257"/>
              <w:rPr>
                <w:rFonts w:ascii="Arial" w:hAnsi="Arial" w:cs="Arial"/>
                <w:sz w:val="18"/>
                <w:szCs w:val="18"/>
              </w:rPr>
            </w:pPr>
          </w:p>
          <w:p w14:paraId="7828E677" w14:textId="77777777" w:rsidR="00E35DD4" w:rsidRDefault="00E35DD4" w:rsidP="00E35DD4">
            <w:pPr>
              <w:pStyle w:val="Prrafodelista"/>
              <w:spacing w:line="276" w:lineRule="auto"/>
              <w:ind w:left="257"/>
              <w:rPr>
                <w:rFonts w:ascii="Arial" w:hAnsi="Arial" w:cs="Arial"/>
                <w:sz w:val="18"/>
                <w:szCs w:val="18"/>
              </w:rPr>
            </w:pPr>
          </w:p>
          <w:p w14:paraId="15ABB429" w14:textId="437695AA" w:rsidR="006863F6" w:rsidRPr="007855F6" w:rsidRDefault="006863F6" w:rsidP="007855F6">
            <w:pPr>
              <w:pStyle w:val="Prrafodelista"/>
              <w:numPr>
                <w:ilvl w:val="0"/>
                <w:numId w:val="39"/>
              </w:numPr>
              <w:spacing w:line="276" w:lineRule="auto"/>
              <w:ind w:left="257" w:hanging="257"/>
              <w:rPr>
                <w:rFonts w:ascii="Arial" w:hAnsi="Arial" w:cs="Arial"/>
                <w:sz w:val="18"/>
                <w:szCs w:val="18"/>
              </w:rPr>
            </w:pPr>
            <w:r w:rsidRPr="007855F6">
              <w:rPr>
                <w:rFonts w:ascii="Arial" w:hAnsi="Arial" w:cs="Arial"/>
                <w:sz w:val="18"/>
                <w:szCs w:val="18"/>
              </w:rPr>
              <w:t>Promover la integración de las funciones de Docencia, Investigación y Extensión en la Universitaria Virtual Internacional, que permita la producción, transferencia e intercambio de conocimientos en la búsqueda de soluciones a las situaciones problemáticas actuales y potenciales del sector productivo</w:t>
            </w:r>
          </w:p>
          <w:p w14:paraId="785FBA6E" w14:textId="77777777" w:rsidR="007855F6" w:rsidRPr="007855F6" w:rsidRDefault="007855F6" w:rsidP="007855F6">
            <w:pPr>
              <w:pStyle w:val="Prrafodelista"/>
              <w:spacing w:line="276" w:lineRule="auto"/>
              <w:rPr>
                <w:rFonts w:ascii="Arial" w:hAnsi="Arial" w:cs="Arial"/>
                <w:sz w:val="18"/>
                <w:szCs w:val="18"/>
              </w:rPr>
            </w:pPr>
          </w:p>
          <w:p w14:paraId="2EF4D39F" w14:textId="77777777" w:rsidR="006863F6" w:rsidRPr="007855F6" w:rsidRDefault="006863F6" w:rsidP="007855F6">
            <w:pPr>
              <w:pStyle w:val="Prrafodelista"/>
              <w:numPr>
                <w:ilvl w:val="0"/>
                <w:numId w:val="39"/>
              </w:numPr>
              <w:spacing w:line="276" w:lineRule="auto"/>
              <w:ind w:left="257" w:hanging="257"/>
              <w:rPr>
                <w:rFonts w:ascii="Arial" w:hAnsi="Arial" w:cs="Arial"/>
                <w:sz w:val="18"/>
                <w:szCs w:val="18"/>
              </w:rPr>
            </w:pPr>
            <w:r w:rsidRPr="007855F6">
              <w:rPr>
                <w:rFonts w:ascii="Arial" w:hAnsi="Arial" w:cs="Arial"/>
                <w:sz w:val="18"/>
                <w:szCs w:val="18"/>
              </w:rPr>
              <w:t>Contribuir a la formación integral de los estudiantes de la Universidad, a través de una incorporación activa de los procesos de investigación y acompañamiento empresarial</w:t>
            </w:r>
          </w:p>
          <w:p w14:paraId="5768EDC7" w14:textId="77777777" w:rsidR="007855F6" w:rsidRPr="007855F6" w:rsidRDefault="007855F6" w:rsidP="007855F6">
            <w:pPr>
              <w:pStyle w:val="Prrafodelista"/>
              <w:spacing w:line="276" w:lineRule="auto"/>
              <w:rPr>
                <w:rFonts w:ascii="Arial" w:hAnsi="Arial" w:cs="Arial"/>
                <w:sz w:val="18"/>
                <w:szCs w:val="18"/>
              </w:rPr>
            </w:pPr>
          </w:p>
          <w:p w14:paraId="1B8B2F3A" w14:textId="68B759F1" w:rsidR="006863F6" w:rsidRPr="007855F6" w:rsidRDefault="006863F6" w:rsidP="007855F6">
            <w:pPr>
              <w:pStyle w:val="Prrafodelista"/>
              <w:numPr>
                <w:ilvl w:val="0"/>
                <w:numId w:val="39"/>
              </w:numPr>
              <w:spacing w:line="276" w:lineRule="auto"/>
              <w:ind w:left="257" w:hanging="257"/>
              <w:rPr>
                <w:rFonts w:ascii="Arial" w:hAnsi="Arial" w:cs="Arial"/>
                <w:sz w:val="18"/>
                <w:szCs w:val="18"/>
              </w:rPr>
            </w:pPr>
            <w:r w:rsidRPr="007855F6">
              <w:rPr>
                <w:rFonts w:ascii="Arial" w:hAnsi="Arial" w:cs="Arial"/>
                <w:sz w:val="18"/>
                <w:szCs w:val="18"/>
              </w:rPr>
              <w:t>Impulsar la investigación académica e institucional de la Universitaria Virtual Internacional y la conformación de redes de conocimiento con comunidades científicas y culturales con una trayectoria reconocida a nivel local, nacional e internacional.</w:t>
            </w:r>
          </w:p>
        </w:tc>
        <w:tc>
          <w:tcPr>
            <w:tcW w:w="2552" w:type="dxa"/>
            <w:tcBorders>
              <w:top w:val="single" w:sz="18" w:space="0" w:color="auto"/>
              <w:left w:val="single" w:sz="18" w:space="0" w:color="auto"/>
              <w:bottom w:val="single" w:sz="4" w:space="0" w:color="auto"/>
            </w:tcBorders>
          </w:tcPr>
          <w:p w14:paraId="5EBB4984" w14:textId="77777777" w:rsidR="006863F6" w:rsidRPr="007855F6" w:rsidRDefault="006863F6" w:rsidP="007855F6">
            <w:pPr>
              <w:pStyle w:val="Prrafodelista"/>
              <w:spacing w:line="276" w:lineRule="auto"/>
              <w:ind w:left="322" w:hanging="288"/>
              <w:rPr>
                <w:rFonts w:ascii="Arial" w:hAnsi="Arial" w:cs="Arial"/>
                <w:sz w:val="18"/>
                <w:szCs w:val="18"/>
              </w:rPr>
            </w:pPr>
          </w:p>
          <w:p w14:paraId="14606903" w14:textId="1FBADCF4" w:rsidR="006863F6" w:rsidRPr="007855F6" w:rsidRDefault="006863F6" w:rsidP="007855F6">
            <w:pPr>
              <w:pStyle w:val="Prrafodelista"/>
              <w:numPr>
                <w:ilvl w:val="0"/>
                <w:numId w:val="39"/>
              </w:numPr>
              <w:spacing w:line="276" w:lineRule="auto"/>
              <w:ind w:left="322" w:hanging="288"/>
              <w:rPr>
                <w:rFonts w:ascii="Arial" w:hAnsi="Arial" w:cs="Arial"/>
                <w:sz w:val="18"/>
                <w:szCs w:val="18"/>
              </w:rPr>
            </w:pPr>
            <w:r w:rsidRPr="007855F6">
              <w:rPr>
                <w:rFonts w:ascii="Arial" w:hAnsi="Arial" w:cs="Arial"/>
                <w:sz w:val="18"/>
                <w:szCs w:val="18"/>
              </w:rPr>
              <w:t>Actividades de Formación (Trabajo Dirigido Tutorías)</w:t>
            </w:r>
          </w:p>
          <w:p w14:paraId="51A963FE" w14:textId="77777777" w:rsidR="006863F6" w:rsidRPr="007855F6" w:rsidRDefault="006863F6" w:rsidP="007855F6">
            <w:pPr>
              <w:pStyle w:val="Prrafodelista"/>
              <w:numPr>
                <w:ilvl w:val="0"/>
                <w:numId w:val="39"/>
              </w:numPr>
              <w:spacing w:line="276" w:lineRule="auto"/>
              <w:ind w:left="322" w:hanging="288"/>
              <w:rPr>
                <w:rFonts w:ascii="Arial" w:hAnsi="Arial" w:cs="Arial"/>
                <w:sz w:val="18"/>
                <w:szCs w:val="18"/>
              </w:rPr>
            </w:pPr>
            <w:r w:rsidRPr="007855F6">
              <w:rPr>
                <w:rFonts w:ascii="Arial" w:hAnsi="Arial" w:cs="Arial"/>
                <w:sz w:val="18"/>
                <w:szCs w:val="18"/>
              </w:rPr>
              <w:t>Apropiación Social y Circulación del Conocimiento</w:t>
            </w:r>
          </w:p>
          <w:p w14:paraId="6A6DE12F" w14:textId="77777777" w:rsidR="006863F6" w:rsidRPr="007855F6" w:rsidRDefault="006863F6" w:rsidP="007855F6">
            <w:pPr>
              <w:pStyle w:val="Prrafodelista"/>
              <w:numPr>
                <w:ilvl w:val="0"/>
                <w:numId w:val="39"/>
              </w:numPr>
              <w:spacing w:line="276" w:lineRule="auto"/>
              <w:ind w:left="322" w:hanging="288"/>
              <w:rPr>
                <w:rFonts w:ascii="Arial" w:hAnsi="Arial" w:cs="Arial"/>
                <w:sz w:val="18"/>
                <w:szCs w:val="18"/>
              </w:rPr>
            </w:pPr>
            <w:r w:rsidRPr="007855F6">
              <w:rPr>
                <w:rFonts w:ascii="Arial" w:hAnsi="Arial" w:cs="Arial"/>
                <w:sz w:val="18"/>
                <w:szCs w:val="18"/>
              </w:rPr>
              <w:t>Producción Técnica y Tecnológica</w:t>
            </w:r>
          </w:p>
        </w:tc>
        <w:tc>
          <w:tcPr>
            <w:tcW w:w="3845" w:type="dxa"/>
            <w:tcBorders>
              <w:top w:val="single" w:sz="18" w:space="0" w:color="auto"/>
              <w:bottom w:val="single" w:sz="4" w:space="0" w:color="auto"/>
              <w:right w:val="single" w:sz="18" w:space="0" w:color="auto"/>
            </w:tcBorders>
          </w:tcPr>
          <w:p w14:paraId="79361F88" w14:textId="3B979BF1" w:rsidR="006863F6" w:rsidRPr="007855F6" w:rsidRDefault="006863F6" w:rsidP="007855F6">
            <w:pPr>
              <w:pStyle w:val="Prrafodelista"/>
              <w:numPr>
                <w:ilvl w:val="0"/>
                <w:numId w:val="46"/>
              </w:numPr>
              <w:spacing w:line="276" w:lineRule="auto"/>
              <w:ind w:left="322" w:hanging="288"/>
              <w:rPr>
                <w:rFonts w:ascii="Arial" w:hAnsi="Arial" w:cs="Arial"/>
                <w:sz w:val="18"/>
                <w:szCs w:val="18"/>
              </w:rPr>
            </w:pPr>
            <w:r w:rsidRPr="007855F6">
              <w:rPr>
                <w:rFonts w:ascii="Arial" w:hAnsi="Arial" w:cs="Arial"/>
                <w:sz w:val="18"/>
                <w:szCs w:val="18"/>
              </w:rPr>
              <w:t>Acompañamiento Trabajos de Grado</w:t>
            </w:r>
          </w:p>
          <w:p w14:paraId="424631DC" w14:textId="0C39C803" w:rsidR="006863F6" w:rsidRPr="007855F6" w:rsidRDefault="006863F6" w:rsidP="007855F6">
            <w:pPr>
              <w:pStyle w:val="Prrafodelista"/>
              <w:numPr>
                <w:ilvl w:val="0"/>
                <w:numId w:val="46"/>
              </w:numPr>
              <w:spacing w:line="276" w:lineRule="auto"/>
              <w:ind w:left="322" w:hanging="288"/>
              <w:rPr>
                <w:rFonts w:ascii="Arial" w:hAnsi="Arial" w:cs="Arial"/>
                <w:sz w:val="18"/>
                <w:szCs w:val="18"/>
              </w:rPr>
            </w:pPr>
            <w:r w:rsidRPr="007855F6">
              <w:rPr>
                <w:rFonts w:ascii="Arial" w:hAnsi="Arial" w:cs="Arial"/>
                <w:sz w:val="18"/>
                <w:szCs w:val="18"/>
              </w:rPr>
              <w:t>Asesoría Empresarial (desde Consultorio Virtual Contable y Financiero)</w:t>
            </w:r>
          </w:p>
          <w:p w14:paraId="2C64995F" w14:textId="77777777" w:rsidR="006863F6" w:rsidRPr="007855F6" w:rsidRDefault="006863F6" w:rsidP="007855F6">
            <w:pPr>
              <w:pStyle w:val="Prrafodelista"/>
              <w:numPr>
                <w:ilvl w:val="0"/>
                <w:numId w:val="46"/>
              </w:numPr>
              <w:spacing w:line="276" w:lineRule="auto"/>
              <w:ind w:left="322" w:hanging="288"/>
              <w:rPr>
                <w:rFonts w:ascii="Arial" w:hAnsi="Arial" w:cs="Arial"/>
                <w:sz w:val="18"/>
                <w:szCs w:val="18"/>
              </w:rPr>
            </w:pPr>
            <w:r w:rsidRPr="007855F6">
              <w:rPr>
                <w:rFonts w:ascii="Arial" w:hAnsi="Arial" w:cs="Arial"/>
                <w:sz w:val="18"/>
                <w:szCs w:val="18"/>
              </w:rPr>
              <w:t>Participación Evento Académico Nacional</w:t>
            </w:r>
          </w:p>
          <w:p w14:paraId="70457EE0" w14:textId="77777777" w:rsidR="006863F6" w:rsidRPr="007855F6" w:rsidRDefault="006863F6" w:rsidP="007855F6">
            <w:pPr>
              <w:pStyle w:val="Prrafodelista"/>
              <w:numPr>
                <w:ilvl w:val="0"/>
                <w:numId w:val="46"/>
              </w:numPr>
              <w:spacing w:line="276" w:lineRule="auto"/>
              <w:ind w:left="322" w:hanging="288"/>
              <w:rPr>
                <w:rFonts w:ascii="Arial" w:hAnsi="Arial" w:cs="Arial"/>
                <w:sz w:val="18"/>
                <w:szCs w:val="18"/>
              </w:rPr>
            </w:pPr>
            <w:r w:rsidRPr="007855F6">
              <w:rPr>
                <w:rFonts w:ascii="Arial" w:hAnsi="Arial" w:cs="Arial"/>
                <w:sz w:val="18"/>
                <w:szCs w:val="18"/>
              </w:rPr>
              <w:t>Informe Técnico (UVI)</w:t>
            </w:r>
          </w:p>
          <w:p w14:paraId="2A5C99D2" w14:textId="2A2B96E3" w:rsidR="006863F6" w:rsidRPr="007855F6" w:rsidRDefault="006863F6" w:rsidP="007855F6">
            <w:pPr>
              <w:pStyle w:val="Prrafodelista"/>
              <w:numPr>
                <w:ilvl w:val="0"/>
                <w:numId w:val="46"/>
              </w:numPr>
              <w:spacing w:line="276" w:lineRule="auto"/>
              <w:ind w:left="322" w:hanging="288"/>
              <w:rPr>
                <w:rFonts w:ascii="Arial" w:hAnsi="Arial" w:cs="Arial"/>
                <w:sz w:val="18"/>
                <w:szCs w:val="18"/>
              </w:rPr>
            </w:pPr>
            <w:r w:rsidRPr="007855F6">
              <w:rPr>
                <w:rFonts w:ascii="Arial" w:hAnsi="Arial" w:cs="Arial"/>
                <w:sz w:val="18"/>
                <w:szCs w:val="18"/>
              </w:rPr>
              <w:t>Consolidación redes de Conocimiento (Acuerdos y documentos de Proyecto)</w:t>
            </w:r>
          </w:p>
        </w:tc>
      </w:tr>
      <w:tr w:rsidR="006863F6" w:rsidRPr="007855F6" w14:paraId="2EFA8D75" w14:textId="77777777" w:rsidTr="00E35DD4">
        <w:trPr>
          <w:trHeight w:val="1510"/>
        </w:trPr>
        <w:tc>
          <w:tcPr>
            <w:tcW w:w="1542" w:type="dxa"/>
            <w:tcBorders>
              <w:top w:val="single" w:sz="18" w:space="0" w:color="auto"/>
              <w:left w:val="single" w:sz="18" w:space="0" w:color="auto"/>
              <w:bottom w:val="single" w:sz="18" w:space="0" w:color="auto"/>
              <w:right w:val="single" w:sz="18" w:space="0" w:color="auto"/>
            </w:tcBorders>
          </w:tcPr>
          <w:p w14:paraId="55603B8B" w14:textId="77777777" w:rsidR="006863F6" w:rsidRPr="007855F6" w:rsidRDefault="006863F6" w:rsidP="007855F6">
            <w:pPr>
              <w:spacing w:line="276" w:lineRule="auto"/>
              <w:jc w:val="center"/>
              <w:rPr>
                <w:rFonts w:ascii="Arial" w:hAnsi="Arial" w:cs="Arial"/>
                <w:b/>
                <w:bCs/>
                <w:sz w:val="18"/>
                <w:szCs w:val="18"/>
              </w:rPr>
            </w:pPr>
          </w:p>
          <w:p w14:paraId="67D9256D" w14:textId="180155F9" w:rsidR="006863F6" w:rsidRPr="007855F6" w:rsidRDefault="006863F6" w:rsidP="007855F6">
            <w:pPr>
              <w:spacing w:line="276" w:lineRule="auto"/>
              <w:jc w:val="center"/>
              <w:rPr>
                <w:rFonts w:ascii="Arial" w:hAnsi="Arial" w:cs="Arial"/>
                <w:b/>
                <w:bCs/>
                <w:sz w:val="18"/>
                <w:szCs w:val="18"/>
              </w:rPr>
            </w:pPr>
            <w:r w:rsidRPr="007855F6">
              <w:rPr>
                <w:rFonts w:ascii="Arial" w:hAnsi="Arial" w:cs="Arial"/>
                <w:b/>
                <w:bCs/>
                <w:sz w:val="18"/>
                <w:szCs w:val="18"/>
              </w:rPr>
              <w:t>01-Abril /                30-Junio</w:t>
            </w:r>
          </w:p>
        </w:tc>
        <w:tc>
          <w:tcPr>
            <w:tcW w:w="2693" w:type="dxa"/>
            <w:vMerge/>
            <w:tcBorders>
              <w:left w:val="single" w:sz="18" w:space="0" w:color="auto"/>
              <w:bottom w:val="single" w:sz="4" w:space="0" w:color="auto"/>
              <w:right w:val="single" w:sz="18" w:space="0" w:color="auto"/>
            </w:tcBorders>
          </w:tcPr>
          <w:p w14:paraId="107DAFF3" w14:textId="00C75BC6" w:rsidR="006863F6" w:rsidRPr="007855F6" w:rsidRDefault="006863F6" w:rsidP="007855F6">
            <w:pPr>
              <w:spacing w:line="276" w:lineRule="auto"/>
              <w:rPr>
                <w:rFonts w:ascii="Arial" w:hAnsi="Arial" w:cs="Arial"/>
                <w:sz w:val="18"/>
                <w:szCs w:val="18"/>
              </w:rPr>
            </w:pPr>
          </w:p>
        </w:tc>
        <w:tc>
          <w:tcPr>
            <w:tcW w:w="2552" w:type="dxa"/>
            <w:tcBorders>
              <w:top w:val="single" w:sz="18" w:space="0" w:color="auto"/>
              <w:left w:val="single" w:sz="18" w:space="0" w:color="auto"/>
              <w:bottom w:val="single" w:sz="18" w:space="0" w:color="auto"/>
            </w:tcBorders>
          </w:tcPr>
          <w:p w14:paraId="40D3BF97" w14:textId="77777777" w:rsidR="006863F6" w:rsidRPr="007855F6" w:rsidRDefault="006863F6" w:rsidP="007855F6">
            <w:pPr>
              <w:pStyle w:val="Prrafodelista"/>
              <w:numPr>
                <w:ilvl w:val="0"/>
                <w:numId w:val="47"/>
              </w:numPr>
              <w:spacing w:line="276" w:lineRule="auto"/>
              <w:ind w:left="317" w:hanging="283"/>
              <w:rPr>
                <w:rFonts w:ascii="Arial" w:hAnsi="Arial" w:cs="Arial"/>
                <w:sz w:val="18"/>
                <w:szCs w:val="18"/>
              </w:rPr>
            </w:pPr>
            <w:r w:rsidRPr="007855F6">
              <w:rPr>
                <w:rFonts w:ascii="Arial" w:hAnsi="Arial" w:cs="Arial"/>
                <w:sz w:val="18"/>
                <w:szCs w:val="18"/>
              </w:rPr>
              <w:t>Producción Bibliográfica</w:t>
            </w:r>
          </w:p>
          <w:p w14:paraId="1669D42E" w14:textId="77777777" w:rsidR="006863F6" w:rsidRPr="007855F6" w:rsidRDefault="006863F6" w:rsidP="007855F6">
            <w:pPr>
              <w:pStyle w:val="Prrafodelista"/>
              <w:numPr>
                <w:ilvl w:val="0"/>
                <w:numId w:val="47"/>
              </w:numPr>
              <w:spacing w:line="276" w:lineRule="auto"/>
              <w:ind w:left="317" w:hanging="283"/>
              <w:rPr>
                <w:rFonts w:ascii="Arial" w:hAnsi="Arial" w:cs="Arial"/>
                <w:sz w:val="18"/>
                <w:szCs w:val="18"/>
              </w:rPr>
            </w:pPr>
            <w:r w:rsidRPr="007855F6">
              <w:rPr>
                <w:rFonts w:ascii="Arial" w:hAnsi="Arial" w:cs="Arial"/>
                <w:sz w:val="18"/>
                <w:szCs w:val="18"/>
              </w:rPr>
              <w:t>Actividades de Formación (Trabajo Dirigido Tutorías)</w:t>
            </w:r>
          </w:p>
          <w:p w14:paraId="38C07E75" w14:textId="77777777" w:rsidR="006863F6" w:rsidRPr="007855F6" w:rsidRDefault="006863F6" w:rsidP="007855F6">
            <w:pPr>
              <w:pStyle w:val="Prrafodelista"/>
              <w:numPr>
                <w:ilvl w:val="0"/>
                <w:numId w:val="47"/>
              </w:numPr>
              <w:spacing w:line="276" w:lineRule="auto"/>
              <w:ind w:left="317" w:hanging="283"/>
              <w:rPr>
                <w:rFonts w:ascii="Arial" w:hAnsi="Arial" w:cs="Arial"/>
                <w:sz w:val="18"/>
                <w:szCs w:val="18"/>
              </w:rPr>
            </w:pPr>
            <w:r w:rsidRPr="007855F6">
              <w:rPr>
                <w:rFonts w:ascii="Arial" w:hAnsi="Arial" w:cs="Arial"/>
                <w:sz w:val="18"/>
                <w:szCs w:val="18"/>
              </w:rPr>
              <w:t>Apropiación Social y Circulación del Conocimiento</w:t>
            </w:r>
          </w:p>
          <w:p w14:paraId="74FDB7C2" w14:textId="0EDC4027" w:rsidR="006863F6" w:rsidRPr="007855F6" w:rsidRDefault="006863F6" w:rsidP="007855F6">
            <w:pPr>
              <w:pStyle w:val="Prrafodelista"/>
              <w:numPr>
                <w:ilvl w:val="0"/>
                <w:numId w:val="47"/>
              </w:numPr>
              <w:spacing w:line="276" w:lineRule="auto"/>
              <w:ind w:left="317" w:hanging="283"/>
              <w:rPr>
                <w:rFonts w:ascii="Arial" w:hAnsi="Arial" w:cs="Arial"/>
                <w:sz w:val="18"/>
                <w:szCs w:val="18"/>
              </w:rPr>
            </w:pPr>
            <w:r w:rsidRPr="007855F6">
              <w:rPr>
                <w:rFonts w:ascii="Arial" w:hAnsi="Arial" w:cs="Arial"/>
                <w:sz w:val="18"/>
                <w:szCs w:val="18"/>
              </w:rPr>
              <w:t>Producción Técnica y Tecnológica</w:t>
            </w:r>
          </w:p>
        </w:tc>
        <w:tc>
          <w:tcPr>
            <w:tcW w:w="3845" w:type="dxa"/>
            <w:tcBorders>
              <w:top w:val="single" w:sz="18" w:space="0" w:color="auto"/>
              <w:bottom w:val="single" w:sz="18" w:space="0" w:color="auto"/>
              <w:right w:val="single" w:sz="18" w:space="0" w:color="auto"/>
            </w:tcBorders>
          </w:tcPr>
          <w:p w14:paraId="447F7F84" w14:textId="1378F55E" w:rsidR="006863F6" w:rsidRPr="007855F6" w:rsidRDefault="006863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Artículos de Investigación</w:t>
            </w:r>
          </w:p>
          <w:p w14:paraId="15536DE5" w14:textId="77777777" w:rsidR="006863F6" w:rsidRPr="007855F6" w:rsidRDefault="006863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Acompañamiento Trabajos de Grado</w:t>
            </w:r>
          </w:p>
          <w:p w14:paraId="3CAB999F" w14:textId="77777777" w:rsidR="006863F6" w:rsidRPr="007855F6" w:rsidRDefault="006863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Asesoría Empresarial (desde Consultorio Virtual Contable y Financiero)</w:t>
            </w:r>
          </w:p>
          <w:p w14:paraId="1E3141C7" w14:textId="77777777" w:rsidR="006863F6" w:rsidRPr="007855F6" w:rsidRDefault="006863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Participación Evento Académico Nacional</w:t>
            </w:r>
          </w:p>
          <w:p w14:paraId="05216D6A" w14:textId="77777777" w:rsidR="006863F6" w:rsidRPr="007855F6" w:rsidRDefault="006863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Informe Técnico (UVI)</w:t>
            </w:r>
          </w:p>
          <w:p w14:paraId="7A6FD2E5" w14:textId="6CAEA2D6" w:rsidR="007855F6" w:rsidRPr="007855F6" w:rsidRDefault="007855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Encuentro Institucional de Semilleros y Grupos de Investigación</w:t>
            </w:r>
          </w:p>
        </w:tc>
      </w:tr>
      <w:tr w:rsidR="007855F6" w:rsidRPr="007855F6" w14:paraId="1B5DD1FA" w14:textId="77777777" w:rsidTr="00E35DD4">
        <w:trPr>
          <w:trHeight w:val="800"/>
        </w:trPr>
        <w:tc>
          <w:tcPr>
            <w:tcW w:w="1542" w:type="dxa"/>
            <w:tcBorders>
              <w:top w:val="single" w:sz="18" w:space="0" w:color="auto"/>
              <w:left w:val="single" w:sz="18" w:space="0" w:color="auto"/>
              <w:right w:val="single" w:sz="18" w:space="0" w:color="auto"/>
            </w:tcBorders>
          </w:tcPr>
          <w:p w14:paraId="634BE6E9" w14:textId="77777777" w:rsidR="007855F6" w:rsidRPr="007855F6" w:rsidRDefault="007855F6" w:rsidP="007855F6">
            <w:pPr>
              <w:spacing w:line="276" w:lineRule="auto"/>
              <w:jc w:val="center"/>
              <w:rPr>
                <w:rFonts w:ascii="Arial" w:hAnsi="Arial" w:cs="Arial"/>
                <w:b/>
                <w:bCs/>
                <w:sz w:val="18"/>
                <w:szCs w:val="18"/>
              </w:rPr>
            </w:pPr>
          </w:p>
          <w:p w14:paraId="3DBD1D6F" w14:textId="6868D8CD" w:rsidR="007855F6" w:rsidRPr="007855F6" w:rsidRDefault="007855F6" w:rsidP="007855F6">
            <w:pPr>
              <w:spacing w:line="276" w:lineRule="auto"/>
              <w:jc w:val="center"/>
              <w:rPr>
                <w:rFonts w:ascii="Arial" w:hAnsi="Arial" w:cs="Arial"/>
                <w:b/>
                <w:bCs/>
                <w:sz w:val="18"/>
                <w:szCs w:val="18"/>
              </w:rPr>
            </w:pPr>
            <w:r w:rsidRPr="007855F6">
              <w:rPr>
                <w:rFonts w:ascii="Arial" w:hAnsi="Arial" w:cs="Arial"/>
                <w:b/>
                <w:bCs/>
                <w:sz w:val="18"/>
                <w:szCs w:val="18"/>
              </w:rPr>
              <w:t>01-Julio /                30-Septiembre</w:t>
            </w:r>
          </w:p>
        </w:tc>
        <w:tc>
          <w:tcPr>
            <w:tcW w:w="2693" w:type="dxa"/>
            <w:vMerge/>
            <w:tcBorders>
              <w:left w:val="single" w:sz="18" w:space="0" w:color="auto"/>
              <w:right w:val="single" w:sz="18" w:space="0" w:color="auto"/>
            </w:tcBorders>
          </w:tcPr>
          <w:p w14:paraId="1B1F03E4" w14:textId="71595415" w:rsidR="007855F6" w:rsidRPr="007855F6" w:rsidRDefault="007855F6" w:rsidP="007855F6">
            <w:pPr>
              <w:spacing w:line="276" w:lineRule="auto"/>
              <w:rPr>
                <w:rFonts w:ascii="Arial" w:hAnsi="Arial" w:cs="Arial"/>
                <w:sz w:val="18"/>
                <w:szCs w:val="18"/>
              </w:rPr>
            </w:pPr>
          </w:p>
        </w:tc>
        <w:tc>
          <w:tcPr>
            <w:tcW w:w="2552" w:type="dxa"/>
            <w:tcBorders>
              <w:top w:val="single" w:sz="18" w:space="0" w:color="auto"/>
              <w:left w:val="single" w:sz="18" w:space="0" w:color="auto"/>
            </w:tcBorders>
          </w:tcPr>
          <w:p w14:paraId="7C9A4A22" w14:textId="77777777" w:rsidR="007855F6" w:rsidRPr="007855F6" w:rsidRDefault="007855F6" w:rsidP="007855F6">
            <w:pPr>
              <w:pStyle w:val="Prrafodelista"/>
              <w:spacing w:line="276" w:lineRule="auto"/>
              <w:ind w:left="322" w:hanging="288"/>
              <w:rPr>
                <w:rFonts w:ascii="Arial" w:hAnsi="Arial" w:cs="Arial"/>
                <w:sz w:val="18"/>
                <w:szCs w:val="18"/>
              </w:rPr>
            </w:pPr>
          </w:p>
          <w:p w14:paraId="461AFAC7" w14:textId="77777777" w:rsidR="007855F6" w:rsidRPr="007855F6" w:rsidRDefault="007855F6" w:rsidP="007855F6">
            <w:pPr>
              <w:pStyle w:val="Prrafodelista"/>
              <w:numPr>
                <w:ilvl w:val="0"/>
                <w:numId w:val="39"/>
              </w:numPr>
              <w:spacing w:line="276" w:lineRule="auto"/>
              <w:ind w:left="322" w:hanging="288"/>
              <w:rPr>
                <w:rFonts w:ascii="Arial" w:hAnsi="Arial" w:cs="Arial"/>
                <w:sz w:val="18"/>
                <w:szCs w:val="18"/>
              </w:rPr>
            </w:pPr>
            <w:r w:rsidRPr="007855F6">
              <w:rPr>
                <w:rFonts w:ascii="Arial" w:hAnsi="Arial" w:cs="Arial"/>
                <w:sz w:val="18"/>
                <w:szCs w:val="18"/>
              </w:rPr>
              <w:t>Actividades de Formación (Trabajo Dirigido Tutorías)</w:t>
            </w:r>
          </w:p>
          <w:p w14:paraId="14138B06" w14:textId="77777777" w:rsidR="007855F6" w:rsidRPr="007855F6" w:rsidRDefault="007855F6" w:rsidP="007855F6">
            <w:pPr>
              <w:pStyle w:val="Prrafodelista"/>
              <w:numPr>
                <w:ilvl w:val="0"/>
                <w:numId w:val="39"/>
              </w:numPr>
              <w:spacing w:line="276" w:lineRule="auto"/>
              <w:ind w:left="322" w:hanging="288"/>
              <w:rPr>
                <w:rFonts w:ascii="Arial" w:hAnsi="Arial" w:cs="Arial"/>
                <w:sz w:val="18"/>
                <w:szCs w:val="18"/>
              </w:rPr>
            </w:pPr>
            <w:r w:rsidRPr="007855F6">
              <w:rPr>
                <w:rFonts w:ascii="Arial" w:hAnsi="Arial" w:cs="Arial"/>
                <w:sz w:val="18"/>
                <w:szCs w:val="18"/>
              </w:rPr>
              <w:t>Apropiación Social y Circulación del Conocimiento</w:t>
            </w:r>
          </w:p>
          <w:p w14:paraId="0FE51022" w14:textId="4CC919C7" w:rsidR="007855F6" w:rsidRPr="007855F6" w:rsidRDefault="007855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Producción Técnica y Tecnológica</w:t>
            </w:r>
          </w:p>
        </w:tc>
        <w:tc>
          <w:tcPr>
            <w:tcW w:w="3845" w:type="dxa"/>
            <w:tcBorders>
              <w:top w:val="single" w:sz="18" w:space="0" w:color="auto"/>
              <w:right w:val="single" w:sz="18" w:space="0" w:color="auto"/>
            </w:tcBorders>
          </w:tcPr>
          <w:p w14:paraId="3A652524" w14:textId="77777777" w:rsidR="007855F6" w:rsidRPr="007855F6" w:rsidRDefault="007855F6" w:rsidP="007855F6">
            <w:pPr>
              <w:pStyle w:val="Prrafodelista"/>
              <w:numPr>
                <w:ilvl w:val="0"/>
                <w:numId w:val="46"/>
              </w:numPr>
              <w:spacing w:line="276" w:lineRule="auto"/>
              <w:ind w:left="322" w:hanging="288"/>
              <w:rPr>
                <w:rFonts w:ascii="Arial" w:hAnsi="Arial" w:cs="Arial"/>
                <w:sz w:val="18"/>
                <w:szCs w:val="18"/>
              </w:rPr>
            </w:pPr>
            <w:r w:rsidRPr="007855F6">
              <w:rPr>
                <w:rFonts w:ascii="Arial" w:hAnsi="Arial" w:cs="Arial"/>
                <w:sz w:val="18"/>
                <w:szCs w:val="18"/>
              </w:rPr>
              <w:t>Acompañamiento Trabajos de Grado</w:t>
            </w:r>
          </w:p>
          <w:p w14:paraId="554EA9EC" w14:textId="77777777" w:rsidR="007855F6" w:rsidRPr="007855F6" w:rsidRDefault="007855F6" w:rsidP="007855F6">
            <w:pPr>
              <w:pStyle w:val="Prrafodelista"/>
              <w:numPr>
                <w:ilvl w:val="0"/>
                <w:numId w:val="46"/>
              </w:numPr>
              <w:spacing w:line="276" w:lineRule="auto"/>
              <w:ind w:left="322" w:hanging="288"/>
              <w:rPr>
                <w:rFonts w:ascii="Arial" w:hAnsi="Arial" w:cs="Arial"/>
                <w:sz w:val="18"/>
                <w:szCs w:val="18"/>
              </w:rPr>
            </w:pPr>
            <w:r w:rsidRPr="007855F6">
              <w:rPr>
                <w:rFonts w:ascii="Arial" w:hAnsi="Arial" w:cs="Arial"/>
                <w:sz w:val="18"/>
                <w:szCs w:val="18"/>
              </w:rPr>
              <w:t>Asesoría Empresarial (desde Consultorio Virtual Contable y Financiero)</w:t>
            </w:r>
          </w:p>
          <w:p w14:paraId="45D9A664" w14:textId="77777777" w:rsidR="007855F6" w:rsidRPr="007855F6" w:rsidRDefault="007855F6" w:rsidP="007855F6">
            <w:pPr>
              <w:pStyle w:val="Prrafodelista"/>
              <w:numPr>
                <w:ilvl w:val="0"/>
                <w:numId w:val="46"/>
              </w:numPr>
              <w:spacing w:line="276" w:lineRule="auto"/>
              <w:ind w:left="322" w:hanging="288"/>
              <w:rPr>
                <w:rFonts w:ascii="Arial" w:hAnsi="Arial" w:cs="Arial"/>
                <w:sz w:val="18"/>
                <w:szCs w:val="18"/>
              </w:rPr>
            </w:pPr>
            <w:r w:rsidRPr="007855F6">
              <w:rPr>
                <w:rFonts w:ascii="Arial" w:hAnsi="Arial" w:cs="Arial"/>
                <w:sz w:val="18"/>
                <w:szCs w:val="18"/>
              </w:rPr>
              <w:t>Participación Evento Académico Nacional</w:t>
            </w:r>
          </w:p>
          <w:p w14:paraId="49D11422" w14:textId="77777777" w:rsidR="007855F6" w:rsidRPr="007855F6" w:rsidRDefault="007855F6" w:rsidP="007855F6">
            <w:pPr>
              <w:pStyle w:val="Prrafodelista"/>
              <w:numPr>
                <w:ilvl w:val="0"/>
                <w:numId w:val="46"/>
              </w:numPr>
              <w:spacing w:line="276" w:lineRule="auto"/>
              <w:ind w:left="322" w:hanging="288"/>
              <w:rPr>
                <w:rFonts w:ascii="Arial" w:hAnsi="Arial" w:cs="Arial"/>
                <w:sz w:val="18"/>
                <w:szCs w:val="18"/>
              </w:rPr>
            </w:pPr>
            <w:r w:rsidRPr="007855F6">
              <w:rPr>
                <w:rFonts w:ascii="Arial" w:hAnsi="Arial" w:cs="Arial"/>
                <w:sz w:val="18"/>
                <w:szCs w:val="18"/>
              </w:rPr>
              <w:t>Informe Técnico (UVI)</w:t>
            </w:r>
          </w:p>
          <w:p w14:paraId="61A894B5" w14:textId="74FE32F7" w:rsidR="007855F6" w:rsidRPr="007855F6" w:rsidRDefault="007855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Consolidación redes de Conocimiento (Acuerdos y documentos de Proyecto)</w:t>
            </w:r>
          </w:p>
        </w:tc>
      </w:tr>
      <w:tr w:rsidR="007855F6" w:rsidRPr="007855F6" w14:paraId="05BFA715" w14:textId="77777777" w:rsidTr="00E35DD4">
        <w:trPr>
          <w:trHeight w:val="2217"/>
        </w:trPr>
        <w:tc>
          <w:tcPr>
            <w:tcW w:w="1542" w:type="dxa"/>
            <w:tcBorders>
              <w:top w:val="single" w:sz="18" w:space="0" w:color="auto"/>
              <w:left w:val="single" w:sz="18" w:space="0" w:color="auto"/>
              <w:bottom w:val="single" w:sz="18" w:space="0" w:color="auto"/>
              <w:right w:val="single" w:sz="18" w:space="0" w:color="auto"/>
            </w:tcBorders>
          </w:tcPr>
          <w:p w14:paraId="7359EB49" w14:textId="77777777" w:rsidR="007855F6" w:rsidRPr="007855F6" w:rsidRDefault="007855F6" w:rsidP="007855F6">
            <w:pPr>
              <w:spacing w:line="276" w:lineRule="auto"/>
              <w:jc w:val="center"/>
              <w:rPr>
                <w:rFonts w:ascii="Arial" w:hAnsi="Arial" w:cs="Arial"/>
                <w:b/>
                <w:bCs/>
                <w:sz w:val="18"/>
                <w:szCs w:val="18"/>
              </w:rPr>
            </w:pPr>
          </w:p>
          <w:p w14:paraId="5BA43426" w14:textId="77777777" w:rsidR="007855F6" w:rsidRPr="007855F6" w:rsidRDefault="007855F6" w:rsidP="007855F6">
            <w:pPr>
              <w:spacing w:line="276" w:lineRule="auto"/>
              <w:jc w:val="center"/>
              <w:rPr>
                <w:rFonts w:ascii="Arial" w:hAnsi="Arial" w:cs="Arial"/>
                <w:b/>
                <w:bCs/>
                <w:sz w:val="18"/>
                <w:szCs w:val="18"/>
              </w:rPr>
            </w:pPr>
          </w:p>
          <w:p w14:paraId="45716D8C" w14:textId="49D257C8" w:rsidR="007855F6" w:rsidRPr="007855F6" w:rsidRDefault="007855F6" w:rsidP="007855F6">
            <w:pPr>
              <w:spacing w:line="276" w:lineRule="auto"/>
              <w:jc w:val="center"/>
              <w:rPr>
                <w:rFonts w:ascii="Arial" w:hAnsi="Arial" w:cs="Arial"/>
                <w:b/>
                <w:bCs/>
                <w:sz w:val="18"/>
                <w:szCs w:val="18"/>
              </w:rPr>
            </w:pPr>
            <w:r w:rsidRPr="007855F6">
              <w:rPr>
                <w:rFonts w:ascii="Arial" w:hAnsi="Arial" w:cs="Arial"/>
                <w:b/>
                <w:bCs/>
                <w:sz w:val="18"/>
                <w:szCs w:val="18"/>
              </w:rPr>
              <w:t>01-Octubre /         15-Diciembre</w:t>
            </w:r>
          </w:p>
        </w:tc>
        <w:tc>
          <w:tcPr>
            <w:tcW w:w="2693" w:type="dxa"/>
            <w:vMerge/>
            <w:tcBorders>
              <w:left w:val="single" w:sz="18" w:space="0" w:color="auto"/>
              <w:bottom w:val="single" w:sz="18" w:space="0" w:color="auto"/>
              <w:right w:val="single" w:sz="18" w:space="0" w:color="auto"/>
            </w:tcBorders>
          </w:tcPr>
          <w:p w14:paraId="2B84623C" w14:textId="0AFBAD48" w:rsidR="007855F6" w:rsidRPr="007855F6" w:rsidRDefault="007855F6" w:rsidP="007855F6">
            <w:pPr>
              <w:spacing w:line="276" w:lineRule="auto"/>
              <w:rPr>
                <w:rFonts w:ascii="Arial" w:hAnsi="Arial" w:cs="Arial"/>
                <w:sz w:val="18"/>
                <w:szCs w:val="18"/>
              </w:rPr>
            </w:pPr>
          </w:p>
        </w:tc>
        <w:tc>
          <w:tcPr>
            <w:tcW w:w="2552" w:type="dxa"/>
            <w:tcBorders>
              <w:top w:val="single" w:sz="18" w:space="0" w:color="auto"/>
              <w:left w:val="single" w:sz="18" w:space="0" w:color="auto"/>
              <w:bottom w:val="single" w:sz="18" w:space="0" w:color="auto"/>
            </w:tcBorders>
          </w:tcPr>
          <w:p w14:paraId="4782FA3C" w14:textId="77777777" w:rsidR="007855F6" w:rsidRPr="007855F6" w:rsidRDefault="007855F6" w:rsidP="007855F6">
            <w:pPr>
              <w:pStyle w:val="Prrafodelista"/>
              <w:numPr>
                <w:ilvl w:val="0"/>
                <w:numId w:val="47"/>
              </w:numPr>
              <w:spacing w:line="276" w:lineRule="auto"/>
              <w:ind w:left="317" w:hanging="283"/>
              <w:rPr>
                <w:rFonts w:ascii="Arial" w:hAnsi="Arial" w:cs="Arial"/>
                <w:sz w:val="18"/>
                <w:szCs w:val="18"/>
              </w:rPr>
            </w:pPr>
            <w:r w:rsidRPr="007855F6">
              <w:rPr>
                <w:rFonts w:ascii="Arial" w:hAnsi="Arial" w:cs="Arial"/>
                <w:sz w:val="18"/>
                <w:szCs w:val="18"/>
              </w:rPr>
              <w:t>Producción Bibliográfica</w:t>
            </w:r>
          </w:p>
          <w:p w14:paraId="06C69D34" w14:textId="77777777" w:rsidR="007855F6" w:rsidRPr="007855F6" w:rsidRDefault="007855F6" w:rsidP="007855F6">
            <w:pPr>
              <w:pStyle w:val="Prrafodelista"/>
              <w:numPr>
                <w:ilvl w:val="0"/>
                <w:numId w:val="47"/>
              </w:numPr>
              <w:spacing w:line="276" w:lineRule="auto"/>
              <w:ind w:left="317" w:hanging="283"/>
              <w:rPr>
                <w:rFonts w:ascii="Arial" w:hAnsi="Arial" w:cs="Arial"/>
                <w:sz w:val="18"/>
                <w:szCs w:val="18"/>
              </w:rPr>
            </w:pPr>
            <w:r w:rsidRPr="007855F6">
              <w:rPr>
                <w:rFonts w:ascii="Arial" w:hAnsi="Arial" w:cs="Arial"/>
                <w:sz w:val="18"/>
                <w:szCs w:val="18"/>
              </w:rPr>
              <w:t>Actividades de Formación (Trabajo Dirigido Tutorías)</w:t>
            </w:r>
          </w:p>
          <w:p w14:paraId="0C89795C" w14:textId="77777777" w:rsidR="007855F6" w:rsidRPr="007855F6" w:rsidRDefault="007855F6" w:rsidP="007855F6">
            <w:pPr>
              <w:pStyle w:val="Prrafodelista"/>
              <w:numPr>
                <w:ilvl w:val="0"/>
                <w:numId w:val="47"/>
              </w:numPr>
              <w:spacing w:line="276" w:lineRule="auto"/>
              <w:ind w:left="317" w:hanging="283"/>
              <w:rPr>
                <w:rFonts w:ascii="Arial" w:hAnsi="Arial" w:cs="Arial"/>
                <w:sz w:val="18"/>
                <w:szCs w:val="18"/>
              </w:rPr>
            </w:pPr>
            <w:r w:rsidRPr="007855F6">
              <w:rPr>
                <w:rFonts w:ascii="Arial" w:hAnsi="Arial" w:cs="Arial"/>
                <w:sz w:val="18"/>
                <w:szCs w:val="18"/>
              </w:rPr>
              <w:t>Apropiación Social y Circulación del Conocimiento</w:t>
            </w:r>
          </w:p>
          <w:p w14:paraId="51542B61" w14:textId="11016B02" w:rsidR="007855F6" w:rsidRPr="007855F6" w:rsidRDefault="007855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Producción Técnica y Tecnológica</w:t>
            </w:r>
          </w:p>
        </w:tc>
        <w:tc>
          <w:tcPr>
            <w:tcW w:w="3845" w:type="dxa"/>
            <w:tcBorders>
              <w:top w:val="single" w:sz="18" w:space="0" w:color="auto"/>
              <w:bottom w:val="single" w:sz="18" w:space="0" w:color="auto"/>
              <w:right w:val="single" w:sz="18" w:space="0" w:color="auto"/>
            </w:tcBorders>
          </w:tcPr>
          <w:p w14:paraId="1859BA86" w14:textId="77777777" w:rsidR="007855F6" w:rsidRPr="007855F6" w:rsidRDefault="007855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Artículos de Investigación</w:t>
            </w:r>
          </w:p>
          <w:p w14:paraId="45555283" w14:textId="77777777" w:rsidR="007855F6" w:rsidRPr="007855F6" w:rsidRDefault="007855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Acompañamiento Trabajos de Grado</w:t>
            </w:r>
          </w:p>
          <w:p w14:paraId="754B4F64" w14:textId="77777777" w:rsidR="007855F6" w:rsidRPr="007855F6" w:rsidRDefault="007855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Asesoría Empresarial (desde Consultorio Virtual Contable y Financiero)</w:t>
            </w:r>
          </w:p>
          <w:p w14:paraId="6531AD6E" w14:textId="77777777" w:rsidR="007855F6" w:rsidRPr="007855F6" w:rsidRDefault="007855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Participación Evento Académico Nacional</w:t>
            </w:r>
          </w:p>
          <w:p w14:paraId="3DD749C6" w14:textId="77777777" w:rsidR="007855F6" w:rsidRPr="007855F6" w:rsidRDefault="007855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Informe Técnico (UVI)</w:t>
            </w:r>
          </w:p>
          <w:p w14:paraId="50311356" w14:textId="07361197" w:rsidR="007855F6" w:rsidRPr="007855F6" w:rsidRDefault="007855F6" w:rsidP="007855F6">
            <w:pPr>
              <w:pStyle w:val="Prrafodelista"/>
              <w:numPr>
                <w:ilvl w:val="0"/>
                <w:numId w:val="47"/>
              </w:numPr>
              <w:spacing w:line="276" w:lineRule="auto"/>
              <w:ind w:left="322" w:hanging="288"/>
              <w:rPr>
                <w:rFonts w:ascii="Arial" w:hAnsi="Arial" w:cs="Arial"/>
                <w:sz w:val="18"/>
                <w:szCs w:val="18"/>
              </w:rPr>
            </w:pPr>
            <w:r w:rsidRPr="007855F6">
              <w:rPr>
                <w:rFonts w:ascii="Arial" w:hAnsi="Arial" w:cs="Arial"/>
                <w:sz w:val="18"/>
                <w:szCs w:val="18"/>
              </w:rPr>
              <w:t>Encuentro Institucional de Semilleros y Grupos de Investigación</w:t>
            </w:r>
          </w:p>
        </w:tc>
      </w:tr>
    </w:tbl>
    <w:p w14:paraId="69A73790" w14:textId="35D15C44" w:rsidR="00B1752F" w:rsidRPr="007855F6" w:rsidRDefault="00B1752F" w:rsidP="007855F6">
      <w:pPr>
        <w:spacing w:after="0" w:line="480" w:lineRule="auto"/>
        <w:rPr>
          <w:rFonts w:ascii="Arial" w:hAnsi="Arial" w:cs="Arial"/>
        </w:rPr>
      </w:pPr>
    </w:p>
    <w:p w14:paraId="3D12BCB2" w14:textId="4BA80543" w:rsidR="00B1752F" w:rsidRPr="007855F6" w:rsidRDefault="00B1752F" w:rsidP="007855F6">
      <w:pPr>
        <w:spacing w:after="0" w:line="480" w:lineRule="auto"/>
        <w:rPr>
          <w:rFonts w:ascii="Arial" w:hAnsi="Arial" w:cs="Arial"/>
        </w:rPr>
      </w:pPr>
    </w:p>
    <w:p w14:paraId="07DEAD51" w14:textId="04ABA4F7" w:rsidR="007855F6" w:rsidRPr="007855F6" w:rsidRDefault="007855F6" w:rsidP="007855F6">
      <w:pPr>
        <w:spacing w:after="0" w:line="480" w:lineRule="auto"/>
        <w:rPr>
          <w:rFonts w:ascii="Arial" w:hAnsi="Arial" w:cs="Arial"/>
        </w:rPr>
      </w:pPr>
    </w:p>
    <w:p w14:paraId="47E45579" w14:textId="1DAFD036" w:rsidR="007855F6" w:rsidRPr="007855F6" w:rsidRDefault="007855F6" w:rsidP="007855F6">
      <w:pPr>
        <w:spacing w:after="0" w:line="480" w:lineRule="auto"/>
        <w:rPr>
          <w:rFonts w:ascii="Arial" w:hAnsi="Arial" w:cs="Arial"/>
        </w:rPr>
      </w:pPr>
    </w:p>
    <w:p w14:paraId="7CD36581" w14:textId="54EA076A" w:rsidR="007855F6" w:rsidRPr="007855F6" w:rsidRDefault="007855F6" w:rsidP="007855F6">
      <w:pPr>
        <w:spacing w:after="0" w:line="480" w:lineRule="auto"/>
        <w:rPr>
          <w:rFonts w:ascii="Arial" w:hAnsi="Arial" w:cs="Arial"/>
        </w:rPr>
      </w:pPr>
    </w:p>
    <w:p w14:paraId="39588A52" w14:textId="7344DAF3" w:rsidR="00A323FB" w:rsidRPr="007855F6" w:rsidRDefault="00856EED" w:rsidP="007855F6">
      <w:pPr>
        <w:pStyle w:val="Ttulo1"/>
        <w:spacing w:before="0" w:line="480" w:lineRule="auto"/>
        <w:rPr>
          <w:rFonts w:ascii="Arial" w:hAnsi="Arial" w:cs="Arial"/>
          <w:sz w:val="28"/>
          <w:szCs w:val="28"/>
        </w:rPr>
      </w:pPr>
      <w:r w:rsidRPr="007855F6">
        <w:rPr>
          <w:rFonts w:ascii="Arial" w:hAnsi="Arial" w:cs="Arial"/>
          <w:sz w:val="28"/>
          <w:szCs w:val="28"/>
        </w:rPr>
        <w:lastRenderedPageBreak/>
        <w:t>Referencias Bibliográficas</w:t>
      </w:r>
    </w:p>
    <w:p w14:paraId="168F7701"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Blázquez, M. L., Masclans, R., &amp; Canals, J. (2019). El futuro del empleo y las competencias profesionales del futuro: la perspectiva de las empresas. IESE Business School, 98.</w:t>
      </w:r>
    </w:p>
    <w:p w14:paraId="411E2B1E"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Boix-Mansilla, V. (2010) Guía del PAI para la enseñanza y el aprendizaje interdisciplinarios. Organización del bachillerato internacional. Reino unido.</w:t>
      </w:r>
    </w:p>
    <w:p w14:paraId="0572BE43" w14:textId="77777777" w:rsidR="00952BFF" w:rsidRPr="007855F6" w:rsidRDefault="00952BFF" w:rsidP="007855F6">
      <w:pPr>
        <w:spacing w:after="0" w:line="480" w:lineRule="auto"/>
        <w:ind w:left="567" w:hanging="567"/>
        <w:jc w:val="both"/>
        <w:rPr>
          <w:rFonts w:ascii="Arial" w:hAnsi="Arial" w:cs="Arial"/>
          <w:shd w:val="clear" w:color="auto" w:fill="FFFFFF"/>
        </w:rPr>
      </w:pPr>
      <w:r w:rsidRPr="007855F6">
        <w:rPr>
          <w:rFonts w:ascii="Arial" w:hAnsi="Arial" w:cs="Arial"/>
          <w:shd w:val="clear" w:color="auto" w:fill="FFFFFF"/>
        </w:rPr>
        <w:t>Bojacá Acosta, J. (2004). </w:t>
      </w:r>
      <w:r w:rsidRPr="007855F6">
        <w:rPr>
          <w:rStyle w:val="nfasis"/>
          <w:rFonts w:ascii="Arial" w:hAnsi="Arial" w:cs="Arial"/>
          <w:shd w:val="clear" w:color="auto" w:fill="FFFFFF"/>
        </w:rPr>
        <w:t>XYZ Investigación Pedagógica Estado del Arte Semilleros</w:t>
      </w:r>
      <w:r w:rsidRPr="007855F6">
        <w:rPr>
          <w:rFonts w:ascii="Arial" w:hAnsi="Arial" w:cs="Arial"/>
          <w:shd w:val="clear" w:color="auto" w:fill="FFFFFF"/>
        </w:rPr>
        <w:t>. Bogota, Colombia: Bojacá Acosta, Jorge Eduardo</w:t>
      </w:r>
    </w:p>
    <w:p w14:paraId="7E4A4CF5" w14:textId="77777777" w:rsidR="00952BFF" w:rsidRPr="007855F6" w:rsidRDefault="00952BFF" w:rsidP="007855F6">
      <w:pPr>
        <w:spacing w:after="0" w:line="480" w:lineRule="auto"/>
        <w:ind w:left="567" w:hanging="567"/>
        <w:jc w:val="both"/>
        <w:rPr>
          <w:rFonts w:ascii="Arial" w:hAnsi="Arial" w:cs="Arial"/>
          <w:lang w:val="en-US"/>
        </w:rPr>
      </w:pPr>
      <w:r w:rsidRPr="007855F6">
        <w:rPr>
          <w:rFonts w:ascii="Arial" w:hAnsi="Arial" w:cs="Arial"/>
          <w:lang w:val="en-US"/>
        </w:rPr>
        <w:t>Buhl, H. U., Röglinger, M., Moser, F., &amp; Heidemann, J. (2013). Big data: A fashionable topic with(out) sustainable relevance for research and practice? Business and Information Systems Engineering, 5(2), 65–69. https://doi.org/10.1007/s12599-013-0249-5</w:t>
      </w:r>
    </w:p>
    <w:p w14:paraId="7F4333C4"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lang w:val="en-US"/>
        </w:rPr>
        <w:t xml:space="preserve">Carpio de Cruz, E. L., Cruz Escalante, V. A., &amp; Martínez García, C. R. (2019). </w:t>
      </w:r>
      <w:r w:rsidRPr="007855F6">
        <w:rPr>
          <w:rFonts w:ascii="Arial" w:hAnsi="Arial" w:cs="Arial"/>
        </w:rPr>
        <w:t>Fortalecimiento de las competencias del profesional en Contaduría para ejercer como Auditor Interno con base en los nuevos requerimientos de la cuarta Revolución Industrial 4.0 [UNIVERSIDAD DE EL SALVADOR]. https://doi.org/10.1017/CBO9781107415324.004</w:t>
      </w:r>
    </w:p>
    <w:p w14:paraId="51810E68"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Carvajal, Y. (2010) Interdisciplinariedad: desafío para la educación superior y la investigación.</w:t>
      </w:r>
    </w:p>
    <w:p w14:paraId="5025EFFF"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Cedeño l., O. (1998). El rol del Administrador Financiero a finales del siglo XX. 24, 95–104.</w:t>
      </w:r>
    </w:p>
    <w:p w14:paraId="63B14109"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Changmarin R, C. A. (2018). La formación integral del contador público panameño con crecientes regulaciones en una economía digital y de la big data. Contabilidad y Auditoría, 50, 109–140. http://157.92.136.232/index.php/Contyaudit/article/view/1590/2246</w:t>
      </w:r>
    </w:p>
    <w:p w14:paraId="0585AA9F"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Congreso de la República. (2000). LEY 590. https://www.alcaldiabogota.gov.co/sisjur/normas/Norma1.jsp?i=12672</w:t>
      </w:r>
    </w:p>
    <w:p w14:paraId="31895F14" w14:textId="77777777" w:rsidR="00952BFF" w:rsidRPr="007855F6" w:rsidRDefault="00952BFF" w:rsidP="007855F6">
      <w:pPr>
        <w:spacing w:after="0" w:line="480" w:lineRule="auto"/>
        <w:ind w:left="567" w:hanging="567"/>
        <w:jc w:val="both"/>
        <w:rPr>
          <w:rFonts w:ascii="Arial" w:hAnsi="Arial" w:cs="Arial"/>
          <w:shd w:val="clear" w:color="auto" w:fill="FFFFFF"/>
        </w:rPr>
      </w:pPr>
      <w:r w:rsidRPr="007855F6">
        <w:rPr>
          <w:rFonts w:ascii="Arial" w:hAnsi="Arial" w:cs="Arial"/>
          <w:shd w:val="clear" w:color="auto" w:fill="FFFFFF"/>
        </w:rPr>
        <w:lastRenderedPageBreak/>
        <w:t>Cuéllar, J. C. V., &amp; Serrano, A. G. (2017). La importancia de los semilleros de investigación. </w:t>
      </w:r>
      <w:r w:rsidRPr="007855F6">
        <w:rPr>
          <w:rFonts w:ascii="Arial" w:hAnsi="Arial" w:cs="Arial"/>
          <w:i/>
          <w:iCs/>
          <w:shd w:val="clear" w:color="auto" w:fill="FFFFFF"/>
        </w:rPr>
        <w:t>Revista Prolegómenos-Derechos y Valores-pp</w:t>
      </w:r>
      <w:r w:rsidRPr="007855F6">
        <w:rPr>
          <w:rFonts w:ascii="Arial" w:hAnsi="Arial" w:cs="Arial"/>
          <w:shd w:val="clear" w:color="auto" w:fill="FFFFFF"/>
        </w:rPr>
        <w:t>, </w:t>
      </w:r>
      <w:r w:rsidRPr="007855F6">
        <w:rPr>
          <w:rFonts w:ascii="Arial" w:hAnsi="Arial" w:cs="Arial"/>
          <w:i/>
          <w:iCs/>
          <w:shd w:val="clear" w:color="auto" w:fill="FFFFFF"/>
        </w:rPr>
        <w:t>9</w:t>
      </w:r>
      <w:r w:rsidRPr="007855F6">
        <w:rPr>
          <w:rFonts w:ascii="Arial" w:hAnsi="Arial" w:cs="Arial"/>
          <w:shd w:val="clear" w:color="auto" w:fill="FFFFFF"/>
        </w:rPr>
        <w:t>(10)</w:t>
      </w:r>
    </w:p>
    <w:p w14:paraId="7BF2FEDF"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Curvelo Hassán, J. O. (2010). Teorías y praxis de los modelos contables para la representación de la información financiera *. 11(29), 395–412.</w:t>
      </w:r>
    </w:p>
    <w:p w14:paraId="3F5AA981" w14:textId="77777777" w:rsidR="00952BFF" w:rsidRPr="007855F6" w:rsidRDefault="00952BFF" w:rsidP="007855F6">
      <w:pPr>
        <w:spacing w:after="0" w:line="480" w:lineRule="auto"/>
        <w:ind w:left="567" w:hanging="567"/>
        <w:jc w:val="both"/>
        <w:rPr>
          <w:rFonts w:ascii="Arial" w:hAnsi="Arial" w:cs="Arial"/>
          <w:lang w:val="en-US"/>
        </w:rPr>
      </w:pPr>
      <w:r w:rsidRPr="007855F6">
        <w:rPr>
          <w:rFonts w:ascii="Arial" w:hAnsi="Arial" w:cs="Arial"/>
        </w:rPr>
        <w:t xml:space="preserve">De la Hoz, B., Martínez, R., &amp; Carrera, J. (2019). La auditoría financiera como apoyo a la transparencia contable. </w:t>
      </w:r>
      <w:r w:rsidRPr="007855F6">
        <w:rPr>
          <w:rFonts w:ascii="Arial" w:hAnsi="Arial" w:cs="Arial"/>
          <w:lang w:val="en-US"/>
        </w:rPr>
        <w:t>E</w:t>
      </w:r>
      <w:r w:rsidRPr="007855F6">
        <w:rPr>
          <w:rFonts w:ascii="Cambria Math" w:hAnsi="Cambria Math" w:cs="Cambria Math"/>
          <w:lang w:val="en-US"/>
        </w:rPr>
        <w:t>‐</w:t>
      </w:r>
      <w:r w:rsidRPr="007855F6">
        <w:rPr>
          <w:rFonts w:ascii="Arial" w:hAnsi="Arial" w:cs="Arial"/>
          <w:lang w:val="en-US"/>
        </w:rPr>
        <w:t>Idea, 1, 34–41.</w:t>
      </w:r>
    </w:p>
    <w:p w14:paraId="192BD0D5" w14:textId="77777777" w:rsidR="00952BFF" w:rsidRPr="007855F6" w:rsidRDefault="00952BFF" w:rsidP="007855F6">
      <w:pPr>
        <w:spacing w:after="0" w:line="480" w:lineRule="auto"/>
        <w:ind w:left="567" w:hanging="567"/>
        <w:jc w:val="both"/>
        <w:rPr>
          <w:rFonts w:ascii="Arial" w:hAnsi="Arial" w:cs="Arial"/>
          <w:lang w:val="en-US"/>
        </w:rPr>
      </w:pPr>
      <w:r w:rsidRPr="007855F6">
        <w:rPr>
          <w:rFonts w:ascii="Arial" w:hAnsi="Arial" w:cs="Arial"/>
          <w:lang w:val="en-US"/>
        </w:rPr>
        <w:t>Forbes Insights. (2017). 4364_Industry4-0_Are-you-ready_Report. Deloitte Insights.</w:t>
      </w:r>
    </w:p>
    <w:p w14:paraId="7E5C862F" w14:textId="77777777" w:rsidR="00952BFF" w:rsidRPr="007855F6" w:rsidRDefault="00952BFF" w:rsidP="007855F6">
      <w:pPr>
        <w:spacing w:after="0" w:line="480" w:lineRule="auto"/>
        <w:ind w:left="567" w:hanging="567"/>
        <w:jc w:val="both"/>
        <w:rPr>
          <w:rFonts w:ascii="Arial" w:hAnsi="Arial" w:cs="Arial"/>
          <w:lang w:val="en-US"/>
        </w:rPr>
      </w:pPr>
      <w:r w:rsidRPr="007855F6">
        <w:rPr>
          <w:rFonts w:ascii="Arial" w:hAnsi="Arial" w:cs="Arial"/>
          <w:lang w:val="en-US"/>
        </w:rPr>
        <w:t>Golding, C. (2009). Integrating the disciplines: successful interdisciplinary subjects. Centre for the study of higher education. University of Melbourne.</w:t>
      </w:r>
    </w:p>
    <w:p w14:paraId="011777CB" w14:textId="44DA7FB2" w:rsidR="00856EED" w:rsidRPr="007855F6" w:rsidRDefault="00856EED" w:rsidP="007855F6">
      <w:pPr>
        <w:spacing w:after="0" w:line="480" w:lineRule="auto"/>
        <w:ind w:left="567" w:hanging="567"/>
        <w:jc w:val="both"/>
        <w:rPr>
          <w:rFonts w:ascii="Arial" w:hAnsi="Arial" w:cs="Arial"/>
          <w:bCs/>
          <w:lang w:val="en-US"/>
        </w:rPr>
      </w:pPr>
      <w:r w:rsidRPr="007855F6">
        <w:rPr>
          <w:rFonts w:ascii="Arial" w:hAnsi="Arial" w:cs="Arial"/>
          <w:bCs/>
        </w:rPr>
        <w:t xml:space="preserve">Hernández, R., Fernández, C. y Baptista, P. (2003). El proyecto de investigación: Guía para su elaboración. </w:t>
      </w:r>
      <w:r w:rsidRPr="007855F6">
        <w:rPr>
          <w:rFonts w:ascii="Arial" w:hAnsi="Arial" w:cs="Arial"/>
          <w:bCs/>
          <w:lang w:val="en-US"/>
        </w:rPr>
        <w:t>(3a.ed.) Carácas: Editorial Episteme</w:t>
      </w:r>
    </w:p>
    <w:p w14:paraId="7EEF4BAE" w14:textId="77777777" w:rsidR="00952BFF" w:rsidRPr="007855F6" w:rsidRDefault="00952BFF" w:rsidP="007855F6">
      <w:pPr>
        <w:spacing w:after="0" w:line="480" w:lineRule="auto"/>
        <w:ind w:left="567" w:hanging="567"/>
        <w:jc w:val="both"/>
        <w:rPr>
          <w:rFonts w:ascii="Arial" w:hAnsi="Arial" w:cs="Arial"/>
          <w:lang w:val="en-US"/>
        </w:rPr>
      </w:pPr>
      <w:r w:rsidRPr="007855F6">
        <w:rPr>
          <w:rFonts w:ascii="Arial" w:hAnsi="Arial" w:cs="Arial"/>
          <w:lang w:val="en-US"/>
        </w:rPr>
        <w:t>International Accounting Education Standards Board. (2014a). International Education Standard (IES) 2: Initial Professional Development – Technical Competence (Revised). October 2011, 15.</w:t>
      </w:r>
    </w:p>
    <w:p w14:paraId="3D3757BC" w14:textId="77777777" w:rsidR="00952BFF" w:rsidRPr="007855F6" w:rsidRDefault="00952BFF" w:rsidP="007855F6">
      <w:pPr>
        <w:spacing w:after="0" w:line="480" w:lineRule="auto"/>
        <w:ind w:left="567" w:hanging="567"/>
        <w:jc w:val="both"/>
        <w:rPr>
          <w:rFonts w:ascii="Arial" w:hAnsi="Arial" w:cs="Arial"/>
          <w:lang w:val="en-US"/>
        </w:rPr>
      </w:pPr>
      <w:r w:rsidRPr="007855F6">
        <w:rPr>
          <w:rFonts w:ascii="Arial" w:hAnsi="Arial" w:cs="Arial"/>
          <w:lang w:val="en-US"/>
        </w:rPr>
        <w:t>International Accounting Education Standards Board. (2014b). International Education Standards (IES) 3: Initial Professional Development – Professional Skills (Revised). October 2011, 13. http://www.ifac.org/publications-resources/ies-3-initial-professional-development-professional-skills-revised</w:t>
      </w:r>
    </w:p>
    <w:p w14:paraId="0F2D9527"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lang w:val="en-US"/>
        </w:rPr>
        <w:t xml:space="preserve">International Accounting Education Standards Board. (2014c). International Education Standards (IES) 4: Initial Professional Development – Professional Values , Ethics , and Attitudes ( Revised ). </w:t>
      </w:r>
      <w:r w:rsidRPr="007855F6">
        <w:rPr>
          <w:rFonts w:ascii="Arial" w:hAnsi="Arial" w:cs="Arial"/>
        </w:rPr>
        <w:t>January.</w:t>
      </w:r>
    </w:p>
    <w:p w14:paraId="6CB9B9D9"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Javier, F., Responsabilidad, G. M., &amp; Capriotti, P. (2018). Hacia una Reputación Sustentable para el Siglo XXI. December. https://paulcapriotti.wordpress.com/</w:t>
      </w:r>
    </w:p>
    <w:p w14:paraId="39C3563C"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lastRenderedPageBreak/>
        <w:t>León, A. P. (2019). Responsabilidad Social Empresarial. Informacion Tecnologica, 30(5). https://doi.org/10.4067/S0718-07642019000500001</w:t>
      </w:r>
    </w:p>
    <w:p w14:paraId="68C01F8B"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Ministerio de Educación Nacional (2010) Propuesta de lineamientos para la formación por competencias en educación superior</w:t>
      </w:r>
    </w:p>
    <w:p w14:paraId="701C1E94"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Ministerio de Educación Nacional. (2019). Sistema Nacional de Información de la Educación Superior - SNIES. 57(57). https://www.mineducacion.gov.co/sistemasdeinformacion/1735/articles-213912_glosario.pdf</w:t>
      </w:r>
    </w:p>
    <w:p w14:paraId="01CE03CA"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Montañez Ochoa, L. E., &amp; Sánchez Paipilla, C. (2019). Estado del arte de la investigación del programa de maestría en pedagogía de la Universidad Santo Tomás, seccional Tunja (2013-2017) [Universidad Santo Tomas]. In Centro de Estudios Enrique Lacordaire. https://doi.org/.1037//0033-2909.I26.1.78</w:t>
      </w:r>
    </w:p>
    <w:p w14:paraId="68305573" w14:textId="77777777" w:rsidR="00496DE4" w:rsidRPr="007855F6" w:rsidRDefault="00496DE4" w:rsidP="007855F6">
      <w:pPr>
        <w:spacing w:after="0" w:line="480" w:lineRule="auto"/>
        <w:ind w:left="567" w:hanging="567"/>
        <w:jc w:val="both"/>
        <w:rPr>
          <w:rFonts w:ascii="Arial" w:hAnsi="Arial" w:cs="Arial"/>
        </w:rPr>
      </w:pPr>
      <w:r w:rsidRPr="007855F6">
        <w:rPr>
          <w:rFonts w:ascii="Arial" w:hAnsi="Arial" w:cs="Arial"/>
        </w:rPr>
        <w:t>Patiño Jacinto, R., Romero Quiñones, A., &amp; Jara, K. (2010). Características de los investigadores relacionados con programas de contaduría pública y con temáticas relacionadas. Cuadernos de Contabilidad, 11(28), 171–199.</w:t>
      </w:r>
    </w:p>
    <w:p w14:paraId="52C68681"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Posada, R. (2004). Formación superior basada en competencias, interdisciplinariedad y trabajo autónomo del estudiante.</w:t>
      </w:r>
    </w:p>
    <w:p w14:paraId="2522F1C2"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Pozuelos, F., Rodríguez, F. y Travé, G. (2010) El enfoque interdisciplinar en la enseñanza universitaria y el aprendizaje basado en la investigación. Un estudio de caso en el marco de la formación.</w:t>
      </w:r>
    </w:p>
    <w:p w14:paraId="59BD79B1" w14:textId="77777777" w:rsidR="00496DE4" w:rsidRPr="007855F6" w:rsidRDefault="00496DE4" w:rsidP="007855F6">
      <w:pPr>
        <w:spacing w:after="0" w:line="480" w:lineRule="auto"/>
        <w:ind w:left="567" w:hanging="567"/>
        <w:jc w:val="both"/>
        <w:rPr>
          <w:rFonts w:ascii="Arial" w:hAnsi="Arial" w:cs="Arial"/>
        </w:rPr>
      </w:pPr>
      <w:r w:rsidRPr="007855F6">
        <w:rPr>
          <w:rFonts w:ascii="Arial" w:hAnsi="Arial" w:cs="Arial"/>
        </w:rPr>
        <w:t>Sagnier, P., &amp; Baón, L. (2013). La metamorfosis del CFO. 16, 41–45.</w:t>
      </w:r>
    </w:p>
    <w:p w14:paraId="5518DDB2" w14:textId="77777777" w:rsidR="00496DE4" w:rsidRPr="007855F6" w:rsidRDefault="00496DE4" w:rsidP="007855F6">
      <w:pPr>
        <w:spacing w:after="0" w:line="480" w:lineRule="auto"/>
        <w:ind w:left="567" w:hanging="567"/>
        <w:jc w:val="both"/>
        <w:rPr>
          <w:rFonts w:ascii="Arial" w:hAnsi="Arial" w:cs="Arial"/>
          <w:bCs/>
          <w:lang w:val="en-US"/>
        </w:rPr>
      </w:pPr>
      <w:r w:rsidRPr="007855F6">
        <w:rPr>
          <w:rFonts w:ascii="Arial" w:hAnsi="Arial" w:cs="Arial"/>
          <w:bCs/>
        </w:rPr>
        <w:t xml:space="preserve">Sampieri, R. y coautores (1998). Metodología de la investigación. </w:t>
      </w:r>
      <w:r w:rsidRPr="007855F6">
        <w:rPr>
          <w:rFonts w:ascii="Arial" w:hAnsi="Arial" w:cs="Arial"/>
          <w:bCs/>
          <w:lang w:val="en-US"/>
        </w:rPr>
        <w:t>(2ª ed.). México: McGrawHill.</w:t>
      </w:r>
    </w:p>
    <w:p w14:paraId="6FD8B653" w14:textId="77777777" w:rsidR="00496DE4" w:rsidRPr="007855F6" w:rsidRDefault="00496DE4" w:rsidP="007855F6">
      <w:pPr>
        <w:spacing w:after="0" w:line="480" w:lineRule="auto"/>
        <w:ind w:left="567" w:hanging="567"/>
        <w:jc w:val="both"/>
        <w:rPr>
          <w:rFonts w:ascii="Arial" w:hAnsi="Arial" w:cs="Arial"/>
          <w:lang w:val="en-US"/>
        </w:rPr>
      </w:pPr>
      <w:r w:rsidRPr="007855F6">
        <w:rPr>
          <w:rFonts w:ascii="Arial" w:hAnsi="Arial" w:cs="Arial"/>
          <w:lang w:val="en-US"/>
        </w:rPr>
        <w:lastRenderedPageBreak/>
        <w:t>Schwartz, J., Collins, L., Stockton, H., Wagner, D., &amp; Walsh, B. (2017). Rewriting the Rules for the Digital Age. Deloitte Global Human Capital Trends, 139. https://www2.deloitte.com/content/dam/Deloitte/global/Documents/HumanCapital/hc-2017-global-human-capital-trends-gx.pdf</w:t>
      </w:r>
    </w:p>
    <w:p w14:paraId="12585496" w14:textId="77777777" w:rsidR="00856EED" w:rsidRPr="007855F6" w:rsidRDefault="00856EED" w:rsidP="007855F6">
      <w:pPr>
        <w:spacing w:after="0" w:line="480" w:lineRule="auto"/>
        <w:ind w:left="567" w:hanging="567"/>
        <w:jc w:val="both"/>
        <w:rPr>
          <w:rFonts w:ascii="Arial" w:hAnsi="Arial" w:cs="Arial"/>
          <w:bCs/>
        </w:rPr>
      </w:pPr>
      <w:r w:rsidRPr="007855F6">
        <w:rPr>
          <w:rFonts w:ascii="Arial" w:hAnsi="Arial" w:cs="Arial"/>
          <w:bCs/>
        </w:rPr>
        <w:t xml:space="preserve">Sierra, R. (1985). Técnicas de investigación social. Teoría y ejercicios. Madrid: Paraninfo. </w:t>
      </w:r>
    </w:p>
    <w:p w14:paraId="4723C27C" w14:textId="695A4AA4" w:rsidR="00DC5C12" w:rsidRPr="007855F6" w:rsidRDefault="00952BFF" w:rsidP="007855F6">
      <w:pPr>
        <w:spacing w:after="0" w:line="480" w:lineRule="auto"/>
        <w:ind w:left="567" w:hanging="567"/>
        <w:jc w:val="both"/>
        <w:rPr>
          <w:rFonts w:ascii="Arial" w:hAnsi="Arial" w:cs="Arial"/>
          <w:bCs/>
        </w:rPr>
      </w:pPr>
      <w:r w:rsidRPr="007855F6">
        <w:rPr>
          <w:rFonts w:ascii="Arial" w:hAnsi="Arial" w:cs="Arial"/>
          <w:bCs/>
        </w:rPr>
        <w:t>Soler, L. C. T. (2005). Para qué los semilleros de investigación. Revista Memorias. Universidad Cooperativa de Colombia, 1-10</w:t>
      </w:r>
      <w:r w:rsidR="00856EED" w:rsidRPr="007855F6">
        <w:rPr>
          <w:rFonts w:ascii="Arial" w:hAnsi="Arial" w:cs="Arial"/>
          <w:bCs/>
        </w:rPr>
        <w:t>Tamayo, M. (1981). El proceso de investigación científica. México: Limusa.</w:t>
      </w:r>
    </w:p>
    <w:p w14:paraId="27B7A453"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Torres Soler, L. C. (2005). Para Qué Los Semilleros De Investigación. Revistamemorias.Com, 1–10. http://www.revistamemorias.com/edicionesanteriores/8/semilleros.pdf</w:t>
      </w:r>
    </w:p>
    <w:p w14:paraId="4B27D54D"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rPr>
        <w:t>Villalba Cuellar, J. C., &amp; González Serrano, A. (2017). La importancia de los semilleros de investigación. Prolegómenos, 20(39), 9–10. http://www.scielo.org.co/scielo.php?script=sci_arttext&amp;pid=S0121-182X2017000100001</w:t>
      </w:r>
    </w:p>
    <w:p w14:paraId="522EB9F2" w14:textId="77777777" w:rsidR="00952BFF" w:rsidRPr="007855F6" w:rsidRDefault="00952BFF" w:rsidP="007855F6">
      <w:pPr>
        <w:spacing w:after="0" w:line="480" w:lineRule="auto"/>
        <w:ind w:left="567" w:hanging="567"/>
        <w:jc w:val="both"/>
        <w:rPr>
          <w:rFonts w:ascii="Arial" w:hAnsi="Arial" w:cs="Arial"/>
          <w:lang w:val="en-US"/>
        </w:rPr>
      </w:pPr>
      <w:r w:rsidRPr="007855F6">
        <w:rPr>
          <w:rFonts w:ascii="Arial" w:hAnsi="Arial" w:cs="Arial"/>
          <w:lang w:val="en-US"/>
        </w:rPr>
        <w:t>Wang, D., Waldman, D. A., &amp; Ashforth, B. E. (2019). Building relationships through accountability: An expanded idea of accountability. Organizational Psychology Review, 9(2–3), 184–206. https://doi.org/10.1177/2041386619878876</w:t>
      </w:r>
    </w:p>
    <w:p w14:paraId="65A063FC" w14:textId="77777777" w:rsidR="00952BFF" w:rsidRPr="007855F6" w:rsidRDefault="00952BFF" w:rsidP="007855F6">
      <w:pPr>
        <w:spacing w:after="0" w:line="480" w:lineRule="auto"/>
        <w:ind w:left="567" w:hanging="567"/>
        <w:jc w:val="both"/>
        <w:rPr>
          <w:rFonts w:ascii="Arial" w:hAnsi="Arial" w:cs="Arial"/>
        </w:rPr>
      </w:pPr>
      <w:r w:rsidRPr="007855F6">
        <w:rPr>
          <w:rFonts w:ascii="Arial" w:hAnsi="Arial" w:cs="Arial"/>
          <w:lang w:val="en-US"/>
        </w:rPr>
        <w:t xml:space="preserve">Yusoff, H., Ahman, Z., &amp; Darus, F. (2019). The Influence of Corporate Governance on Corporate Social Responsibility Disclosure: A Focus on Accountability. </w:t>
      </w:r>
      <w:r w:rsidRPr="007855F6">
        <w:rPr>
          <w:rFonts w:ascii="Arial" w:hAnsi="Arial" w:cs="Arial"/>
        </w:rPr>
        <w:t>Academy of Accounting and Financial Studies Journal.</w:t>
      </w:r>
    </w:p>
    <w:p w14:paraId="7E8C1141" w14:textId="5E7EE8DE" w:rsidR="00952BFF" w:rsidRPr="007855F6" w:rsidRDefault="00952BFF" w:rsidP="007855F6">
      <w:pPr>
        <w:spacing w:after="0" w:line="480" w:lineRule="auto"/>
        <w:jc w:val="both"/>
        <w:rPr>
          <w:rFonts w:ascii="Arial" w:hAnsi="Arial" w:cs="Arial"/>
          <w:sz w:val="20"/>
          <w:szCs w:val="20"/>
        </w:rPr>
      </w:pPr>
    </w:p>
    <w:sectPr w:rsidR="00952BFF" w:rsidRPr="007855F6" w:rsidSect="001D117F">
      <w:headerReference w:type="default" r:id="rId10"/>
      <w:pgSz w:w="12240" w:h="15840"/>
      <w:pgMar w:top="2095"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8B2435" w14:textId="77777777" w:rsidR="00B1752F" w:rsidRDefault="00B1752F" w:rsidP="00912DC0">
      <w:pPr>
        <w:spacing w:after="0" w:line="240" w:lineRule="auto"/>
      </w:pPr>
      <w:r>
        <w:separator/>
      </w:r>
    </w:p>
  </w:endnote>
  <w:endnote w:type="continuationSeparator" w:id="0">
    <w:p w14:paraId="7EC3F42B" w14:textId="77777777" w:rsidR="00B1752F" w:rsidRDefault="00B1752F" w:rsidP="00912D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655542" w14:textId="77777777" w:rsidR="00B1752F" w:rsidRDefault="00B1752F" w:rsidP="00912DC0">
      <w:pPr>
        <w:spacing w:after="0" w:line="240" w:lineRule="auto"/>
      </w:pPr>
      <w:r>
        <w:separator/>
      </w:r>
    </w:p>
  </w:footnote>
  <w:footnote w:type="continuationSeparator" w:id="0">
    <w:p w14:paraId="7C6359E4" w14:textId="77777777" w:rsidR="00B1752F" w:rsidRDefault="00B1752F" w:rsidP="00912D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3D6E9D" w14:textId="77777777" w:rsidR="00B1752F" w:rsidRDefault="00B1752F">
    <w:pPr>
      <w:pStyle w:val="Encabezado"/>
    </w:pPr>
    <w:r>
      <w:rPr>
        <w:noProof/>
        <w:lang w:eastAsia="es-CO"/>
      </w:rPr>
      <w:drawing>
        <wp:inline distT="0" distB="0" distL="0" distR="0" wp14:anchorId="1FAAAFB6" wp14:editId="72239A61">
          <wp:extent cx="4572000" cy="628650"/>
          <wp:effectExtent l="0" t="0" r="0" b="0"/>
          <wp:docPr id="8" name="Imagen 8" descr="Page not found - Universitaria Virtual Internacio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not found - Universitaria Virtual Internaciona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0" cy="6286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137D4"/>
    <w:multiLevelType w:val="hybridMultilevel"/>
    <w:tmpl w:val="05B8D0E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34E763B"/>
    <w:multiLevelType w:val="hybridMultilevel"/>
    <w:tmpl w:val="FFCA9ED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A7B3463"/>
    <w:multiLevelType w:val="hybridMultilevel"/>
    <w:tmpl w:val="36AE07C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F1B246D"/>
    <w:multiLevelType w:val="hybridMultilevel"/>
    <w:tmpl w:val="326A63E4"/>
    <w:lvl w:ilvl="0" w:tplc="A9A0091E">
      <w:numFmt w:val="bullet"/>
      <w:lvlText w:val="-"/>
      <w:lvlJc w:val="left"/>
      <w:pPr>
        <w:ind w:left="720" w:hanging="360"/>
      </w:pPr>
      <w:rPr>
        <w:rFonts w:ascii="Calibri" w:eastAsiaTheme="minorHAnsi" w:hAnsi="Calibri" w:cs="Calibri"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041300B"/>
    <w:multiLevelType w:val="hybridMultilevel"/>
    <w:tmpl w:val="8436936E"/>
    <w:lvl w:ilvl="0" w:tplc="A9A0091E">
      <w:numFmt w:val="bullet"/>
      <w:lvlText w:val="-"/>
      <w:lvlJc w:val="left"/>
      <w:pPr>
        <w:ind w:left="1068"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C661E11"/>
    <w:multiLevelType w:val="hybridMultilevel"/>
    <w:tmpl w:val="1F124E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F8F6A1E"/>
    <w:multiLevelType w:val="hybridMultilevel"/>
    <w:tmpl w:val="BA3ACC0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1A85CAA"/>
    <w:multiLevelType w:val="hybridMultilevel"/>
    <w:tmpl w:val="3C029E7A"/>
    <w:lvl w:ilvl="0" w:tplc="240A0017">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4063780"/>
    <w:multiLevelType w:val="hybridMultilevel"/>
    <w:tmpl w:val="E98418F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71517CE"/>
    <w:multiLevelType w:val="hybridMultilevel"/>
    <w:tmpl w:val="1F124E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281F6549"/>
    <w:multiLevelType w:val="hybridMultilevel"/>
    <w:tmpl w:val="BE229B7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29130B64"/>
    <w:multiLevelType w:val="hybridMultilevel"/>
    <w:tmpl w:val="60EEFD4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CF57168"/>
    <w:multiLevelType w:val="hybridMultilevel"/>
    <w:tmpl w:val="7D9C3E1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30C9467F"/>
    <w:multiLevelType w:val="hybridMultilevel"/>
    <w:tmpl w:val="8FC05E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35FA051A"/>
    <w:multiLevelType w:val="hybridMultilevel"/>
    <w:tmpl w:val="BD8C223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36B574BE"/>
    <w:multiLevelType w:val="hybridMultilevel"/>
    <w:tmpl w:val="1B828C8E"/>
    <w:lvl w:ilvl="0" w:tplc="A9A0091E">
      <w:numFmt w:val="bullet"/>
      <w:lvlText w:val="-"/>
      <w:lvlJc w:val="left"/>
      <w:pPr>
        <w:ind w:left="1068" w:hanging="360"/>
      </w:pPr>
      <w:rPr>
        <w:rFonts w:ascii="Calibri" w:eastAsiaTheme="minorHAnsi" w:hAnsi="Calibri" w:cs="Calibri"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16" w15:restartNumberingAfterBreak="0">
    <w:nsid w:val="3B946F40"/>
    <w:multiLevelType w:val="hybridMultilevel"/>
    <w:tmpl w:val="C14E48B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3CAF3D49"/>
    <w:multiLevelType w:val="hybridMultilevel"/>
    <w:tmpl w:val="EE1655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3D62233E"/>
    <w:multiLevelType w:val="hybridMultilevel"/>
    <w:tmpl w:val="A7920EDC"/>
    <w:lvl w:ilvl="0" w:tplc="240A000F">
      <w:start w:val="1"/>
      <w:numFmt w:val="decimal"/>
      <w:lvlText w:val="%1."/>
      <w:lvlJc w:val="left"/>
      <w:pPr>
        <w:ind w:left="720" w:hanging="360"/>
      </w:pPr>
      <w:rPr>
        <w:rFonts w:hint="default"/>
      </w:rPr>
    </w:lvl>
    <w:lvl w:ilvl="1" w:tplc="92C287B6">
      <w:numFmt w:val="bullet"/>
      <w:lvlText w:val="•"/>
      <w:lvlJc w:val="left"/>
      <w:pPr>
        <w:ind w:left="1440" w:hanging="360"/>
      </w:pPr>
      <w:rPr>
        <w:rFonts w:ascii="Calibri" w:eastAsiaTheme="minorHAnsi" w:hAnsi="Calibri" w:cs="Calibri"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3EEF108C"/>
    <w:multiLevelType w:val="hybridMultilevel"/>
    <w:tmpl w:val="76CE4E0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FF27A65"/>
    <w:multiLevelType w:val="hybridMultilevel"/>
    <w:tmpl w:val="1F124E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43D63394"/>
    <w:multiLevelType w:val="hybridMultilevel"/>
    <w:tmpl w:val="650858A0"/>
    <w:lvl w:ilvl="0" w:tplc="558EA534">
      <w:start w:val="1"/>
      <w:numFmt w:val="decimal"/>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2" w15:restartNumberingAfterBreak="0">
    <w:nsid w:val="44FC2AB2"/>
    <w:multiLevelType w:val="hybridMultilevel"/>
    <w:tmpl w:val="95A2E0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45371515"/>
    <w:multiLevelType w:val="hybridMultilevel"/>
    <w:tmpl w:val="DE8C57FA"/>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4BE72E20"/>
    <w:multiLevelType w:val="hybridMultilevel"/>
    <w:tmpl w:val="5A7A8A10"/>
    <w:lvl w:ilvl="0" w:tplc="A9A0091E">
      <w:numFmt w:val="bullet"/>
      <w:lvlText w:val="-"/>
      <w:lvlJc w:val="left"/>
      <w:pPr>
        <w:ind w:left="720" w:hanging="360"/>
      </w:pPr>
      <w:rPr>
        <w:rFonts w:ascii="Calibri" w:eastAsiaTheme="minorHAnsi" w:hAnsi="Calibri" w:cs="Calibri"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4FD26980"/>
    <w:multiLevelType w:val="hybridMultilevel"/>
    <w:tmpl w:val="4CF49596"/>
    <w:lvl w:ilvl="0" w:tplc="240A0001">
      <w:start w:val="1"/>
      <w:numFmt w:val="bullet"/>
      <w:lvlText w:val=""/>
      <w:lvlJc w:val="left"/>
      <w:pPr>
        <w:ind w:left="720" w:hanging="360"/>
      </w:pPr>
      <w:rPr>
        <w:rFonts w:ascii="Symbol" w:hAnsi="Symbol"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557C3F90"/>
    <w:multiLevelType w:val="hybridMultilevel"/>
    <w:tmpl w:val="820463B0"/>
    <w:lvl w:ilvl="0" w:tplc="240A0017">
      <w:start w:val="1"/>
      <w:numFmt w:val="lowerLetter"/>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560E31F0"/>
    <w:multiLevelType w:val="hybridMultilevel"/>
    <w:tmpl w:val="053C27A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56D91C23"/>
    <w:multiLevelType w:val="hybridMultilevel"/>
    <w:tmpl w:val="38B6EA02"/>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9" w15:restartNumberingAfterBreak="0">
    <w:nsid w:val="58CC5DDA"/>
    <w:multiLevelType w:val="hybridMultilevel"/>
    <w:tmpl w:val="8F6A7174"/>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15:restartNumberingAfterBreak="0">
    <w:nsid w:val="5D152C8C"/>
    <w:multiLevelType w:val="hybridMultilevel"/>
    <w:tmpl w:val="AC025E4E"/>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1" w15:restartNumberingAfterBreak="0">
    <w:nsid w:val="5D2356F2"/>
    <w:multiLevelType w:val="hybridMultilevel"/>
    <w:tmpl w:val="3BF0E0F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15:restartNumberingAfterBreak="0">
    <w:nsid w:val="5D9A2066"/>
    <w:multiLevelType w:val="hybridMultilevel"/>
    <w:tmpl w:val="5F40B4D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3" w15:restartNumberingAfterBreak="0">
    <w:nsid w:val="614568F2"/>
    <w:multiLevelType w:val="hybridMultilevel"/>
    <w:tmpl w:val="1B40BF94"/>
    <w:lvl w:ilvl="0" w:tplc="A9A0091E">
      <w:numFmt w:val="bullet"/>
      <w:lvlText w:val="-"/>
      <w:lvlJc w:val="left"/>
      <w:pPr>
        <w:ind w:left="720" w:hanging="360"/>
      </w:pPr>
      <w:rPr>
        <w:rFonts w:ascii="Calibri" w:eastAsiaTheme="minorHAnsi" w:hAnsi="Calibri" w:cs="Calibri"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63836907"/>
    <w:multiLevelType w:val="hybridMultilevel"/>
    <w:tmpl w:val="64160B1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5" w15:restartNumberingAfterBreak="0">
    <w:nsid w:val="640A3075"/>
    <w:multiLevelType w:val="hybridMultilevel"/>
    <w:tmpl w:val="8F18173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6" w15:restartNumberingAfterBreak="0">
    <w:nsid w:val="643C24D1"/>
    <w:multiLevelType w:val="hybridMultilevel"/>
    <w:tmpl w:val="CD20D6B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7" w15:restartNumberingAfterBreak="0">
    <w:nsid w:val="6AC96CE8"/>
    <w:multiLevelType w:val="hybridMultilevel"/>
    <w:tmpl w:val="B692A5B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8" w15:restartNumberingAfterBreak="0">
    <w:nsid w:val="6AD95EF0"/>
    <w:multiLevelType w:val="hybridMultilevel"/>
    <w:tmpl w:val="AEEC488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9" w15:restartNumberingAfterBreak="0">
    <w:nsid w:val="6B3F0BEB"/>
    <w:multiLevelType w:val="hybridMultilevel"/>
    <w:tmpl w:val="EE1655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0" w15:restartNumberingAfterBreak="0">
    <w:nsid w:val="6DD978A3"/>
    <w:multiLevelType w:val="hybridMultilevel"/>
    <w:tmpl w:val="7CD2239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1" w15:restartNumberingAfterBreak="0">
    <w:nsid w:val="6FA54FDC"/>
    <w:multiLevelType w:val="hybridMultilevel"/>
    <w:tmpl w:val="713EDE7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2" w15:restartNumberingAfterBreak="0">
    <w:nsid w:val="75D0017A"/>
    <w:multiLevelType w:val="hybridMultilevel"/>
    <w:tmpl w:val="1F124E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3" w15:restartNumberingAfterBreak="0">
    <w:nsid w:val="798F39F8"/>
    <w:multiLevelType w:val="hybridMultilevel"/>
    <w:tmpl w:val="1F124E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4" w15:restartNumberingAfterBreak="0">
    <w:nsid w:val="7E462336"/>
    <w:multiLevelType w:val="hybridMultilevel"/>
    <w:tmpl w:val="1F124E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5" w15:restartNumberingAfterBreak="0">
    <w:nsid w:val="7EF67158"/>
    <w:multiLevelType w:val="hybridMultilevel"/>
    <w:tmpl w:val="13DC63F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6" w15:restartNumberingAfterBreak="0">
    <w:nsid w:val="7FF77AC2"/>
    <w:multiLevelType w:val="hybridMultilevel"/>
    <w:tmpl w:val="63A89250"/>
    <w:lvl w:ilvl="0" w:tplc="A9A0091E">
      <w:numFmt w:val="bullet"/>
      <w:lvlText w:val="-"/>
      <w:lvlJc w:val="left"/>
      <w:pPr>
        <w:ind w:left="1776" w:hanging="360"/>
      </w:pPr>
      <w:rPr>
        <w:rFonts w:ascii="Calibri" w:eastAsiaTheme="minorHAnsi" w:hAnsi="Calibri" w:cs="Calibri"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num w:numId="1">
    <w:abstractNumId w:val="18"/>
  </w:num>
  <w:num w:numId="2">
    <w:abstractNumId w:val="23"/>
  </w:num>
  <w:num w:numId="3">
    <w:abstractNumId w:val="22"/>
  </w:num>
  <w:num w:numId="4">
    <w:abstractNumId w:val="13"/>
  </w:num>
  <w:num w:numId="5">
    <w:abstractNumId w:val="31"/>
  </w:num>
  <w:num w:numId="6">
    <w:abstractNumId w:val="38"/>
  </w:num>
  <w:num w:numId="7">
    <w:abstractNumId w:val="32"/>
  </w:num>
  <w:num w:numId="8">
    <w:abstractNumId w:val="40"/>
  </w:num>
  <w:num w:numId="9">
    <w:abstractNumId w:val="8"/>
  </w:num>
  <w:num w:numId="10">
    <w:abstractNumId w:val="39"/>
  </w:num>
  <w:num w:numId="11">
    <w:abstractNumId w:val="37"/>
  </w:num>
  <w:num w:numId="12">
    <w:abstractNumId w:val="12"/>
  </w:num>
  <w:num w:numId="13">
    <w:abstractNumId w:val="14"/>
  </w:num>
  <w:num w:numId="14">
    <w:abstractNumId w:val="19"/>
  </w:num>
  <w:num w:numId="15">
    <w:abstractNumId w:val="28"/>
  </w:num>
  <w:num w:numId="16">
    <w:abstractNumId w:val="1"/>
  </w:num>
  <w:num w:numId="17">
    <w:abstractNumId w:val="7"/>
  </w:num>
  <w:num w:numId="18">
    <w:abstractNumId w:val="26"/>
  </w:num>
  <w:num w:numId="19">
    <w:abstractNumId w:val="29"/>
  </w:num>
  <w:num w:numId="20">
    <w:abstractNumId w:val="36"/>
  </w:num>
  <w:num w:numId="21">
    <w:abstractNumId w:val="15"/>
  </w:num>
  <w:num w:numId="22">
    <w:abstractNumId w:val="17"/>
  </w:num>
  <w:num w:numId="23">
    <w:abstractNumId w:val="30"/>
  </w:num>
  <w:num w:numId="24">
    <w:abstractNumId w:val="21"/>
  </w:num>
  <w:num w:numId="25">
    <w:abstractNumId w:val="6"/>
  </w:num>
  <w:num w:numId="26">
    <w:abstractNumId w:val="34"/>
  </w:num>
  <w:num w:numId="27">
    <w:abstractNumId w:val="35"/>
  </w:num>
  <w:num w:numId="28">
    <w:abstractNumId w:val="4"/>
  </w:num>
  <w:num w:numId="29">
    <w:abstractNumId w:val="46"/>
  </w:num>
  <w:num w:numId="30">
    <w:abstractNumId w:val="10"/>
  </w:num>
  <w:num w:numId="31">
    <w:abstractNumId w:val="0"/>
  </w:num>
  <w:num w:numId="32">
    <w:abstractNumId w:val="41"/>
  </w:num>
  <w:num w:numId="33">
    <w:abstractNumId w:val="2"/>
  </w:num>
  <w:num w:numId="34">
    <w:abstractNumId w:val="16"/>
  </w:num>
  <w:num w:numId="35">
    <w:abstractNumId w:val="45"/>
  </w:num>
  <w:num w:numId="36">
    <w:abstractNumId w:val="11"/>
  </w:num>
  <w:num w:numId="37">
    <w:abstractNumId w:val="20"/>
  </w:num>
  <w:num w:numId="38">
    <w:abstractNumId w:val="27"/>
  </w:num>
  <w:num w:numId="39">
    <w:abstractNumId w:val="3"/>
  </w:num>
  <w:num w:numId="40">
    <w:abstractNumId w:val="42"/>
  </w:num>
  <w:num w:numId="41">
    <w:abstractNumId w:val="43"/>
  </w:num>
  <w:num w:numId="42">
    <w:abstractNumId w:val="44"/>
  </w:num>
  <w:num w:numId="43">
    <w:abstractNumId w:val="5"/>
  </w:num>
  <w:num w:numId="44">
    <w:abstractNumId w:val="9"/>
  </w:num>
  <w:num w:numId="45">
    <w:abstractNumId w:val="25"/>
  </w:num>
  <w:num w:numId="46">
    <w:abstractNumId w:val="33"/>
  </w:num>
  <w:num w:numId="4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DC0"/>
    <w:rsid w:val="000066BB"/>
    <w:rsid w:val="00047C4C"/>
    <w:rsid w:val="00070E91"/>
    <w:rsid w:val="000A4A87"/>
    <w:rsid w:val="000B533A"/>
    <w:rsid w:val="000C1AD2"/>
    <w:rsid w:val="000C7D2F"/>
    <w:rsid w:val="000E202C"/>
    <w:rsid w:val="000E4601"/>
    <w:rsid w:val="00104526"/>
    <w:rsid w:val="001249D8"/>
    <w:rsid w:val="00132C31"/>
    <w:rsid w:val="00140559"/>
    <w:rsid w:val="0014663C"/>
    <w:rsid w:val="00146786"/>
    <w:rsid w:val="001573C3"/>
    <w:rsid w:val="001869FA"/>
    <w:rsid w:val="0019550B"/>
    <w:rsid w:val="001D117F"/>
    <w:rsid w:val="001F5DBA"/>
    <w:rsid w:val="002330D8"/>
    <w:rsid w:val="002D3256"/>
    <w:rsid w:val="00337BF0"/>
    <w:rsid w:val="00346A1F"/>
    <w:rsid w:val="00355636"/>
    <w:rsid w:val="0037496A"/>
    <w:rsid w:val="0039695F"/>
    <w:rsid w:val="003C0442"/>
    <w:rsid w:val="003C12BF"/>
    <w:rsid w:val="003C5E1B"/>
    <w:rsid w:val="003E2338"/>
    <w:rsid w:val="003E4831"/>
    <w:rsid w:val="003F60DE"/>
    <w:rsid w:val="004156DB"/>
    <w:rsid w:val="004255C7"/>
    <w:rsid w:val="00452DC8"/>
    <w:rsid w:val="00467134"/>
    <w:rsid w:val="0047575B"/>
    <w:rsid w:val="0048189A"/>
    <w:rsid w:val="0049385D"/>
    <w:rsid w:val="00496DE4"/>
    <w:rsid w:val="004A1A3B"/>
    <w:rsid w:val="005257D6"/>
    <w:rsid w:val="00530918"/>
    <w:rsid w:val="0054441C"/>
    <w:rsid w:val="00545945"/>
    <w:rsid w:val="005704B1"/>
    <w:rsid w:val="005820E7"/>
    <w:rsid w:val="00595FC5"/>
    <w:rsid w:val="00596460"/>
    <w:rsid w:val="005D04BA"/>
    <w:rsid w:val="005F5725"/>
    <w:rsid w:val="00614954"/>
    <w:rsid w:val="00650114"/>
    <w:rsid w:val="00651DF2"/>
    <w:rsid w:val="0065755B"/>
    <w:rsid w:val="0067693F"/>
    <w:rsid w:val="006863F6"/>
    <w:rsid w:val="006B6CBA"/>
    <w:rsid w:val="006D3131"/>
    <w:rsid w:val="006E4C6F"/>
    <w:rsid w:val="00705BA2"/>
    <w:rsid w:val="00730C48"/>
    <w:rsid w:val="007855F6"/>
    <w:rsid w:val="00795054"/>
    <w:rsid w:val="00811CE8"/>
    <w:rsid w:val="0082168B"/>
    <w:rsid w:val="00824263"/>
    <w:rsid w:val="008250F8"/>
    <w:rsid w:val="0083402C"/>
    <w:rsid w:val="00854DED"/>
    <w:rsid w:val="00856EED"/>
    <w:rsid w:val="00865C5D"/>
    <w:rsid w:val="0087682B"/>
    <w:rsid w:val="00894256"/>
    <w:rsid w:val="00895116"/>
    <w:rsid w:val="008B0548"/>
    <w:rsid w:val="00912DC0"/>
    <w:rsid w:val="00952BFF"/>
    <w:rsid w:val="009618EA"/>
    <w:rsid w:val="00981DC8"/>
    <w:rsid w:val="009B652B"/>
    <w:rsid w:val="009C0495"/>
    <w:rsid w:val="009D3456"/>
    <w:rsid w:val="009F6248"/>
    <w:rsid w:val="00A25A0E"/>
    <w:rsid w:val="00A323FB"/>
    <w:rsid w:val="00A461EF"/>
    <w:rsid w:val="00A6198E"/>
    <w:rsid w:val="00AA35D8"/>
    <w:rsid w:val="00AB7317"/>
    <w:rsid w:val="00AE57F3"/>
    <w:rsid w:val="00B1752F"/>
    <w:rsid w:val="00B23DE4"/>
    <w:rsid w:val="00B66B3F"/>
    <w:rsid w:val="00B73336"/>
    <w:rsid w:val="00B86F89"/>
    <w:rsid w:val="00B97624"/>
    <w:rsid w:val="00BA11DC"/>
    <w:rsid w:val="00BC02AB"/>
    <w:rsid w:val="00C06EDE"/>
    <w:rsid w:val="00C316C7"/>
    <w:rsid w:val="00C67366"/>
    <w:rsid w:val="00C82CD7"/>
    <w:rsid w:val="00C83403"/>
    <w:rsid w:val="00CD74B7"/>
    <w:rsid w:val="00D254FF"/>
    <w:rsid w:val="00D5577D"/>
    <w:rsid w:val="00D71A53"/>
    <w:rsid w:val="00D74244"/>
    <w:rsid w:val="00DC5C12"/>
    <w:rsid w:val="00DD726C"/>
    <w:rsid w:val="00DF6D19"/>
    <w:rsid w:val="00E0294F"/>
    <w:rsid w:val="00E32B3C"/>
    <w:rsid w:val="00E35DD4"/>
    <w:rsid w:val="00E80ED3"/>
    <w:rsid w:val="00EC39C8"/>
    <w:rsid w:val="00ED3A51"/>
    <w:rsid w:val="00EE3051"/>
    <w:rsid w:val="00F1483B"/>
    <w:rsid w:val="00F35AFD"/>
    <w:rsid w:val="00F644F3"/>
    <w:rsid w:val="00F826CD"/>
    <w:rsid w:val="00F94281"/>
    <w:rsid w:val="00FA111A"/>
    <w:rsid w:val="00FA4B73"/>
    <w:rsid w:val="00FB47F8"/>
    <w:rsid w:val="00FF33F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28E4440"/>
  <w15:chartTrackingRefBased/>
  <w15:docId w15:val="{C301FC06-8DA2-4527-B588-9AE491FBF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D345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A1A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A1A3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12DC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12DC0"/>
  </w:style>
  <w:style w:type="paragraph" w:styleId="Piedepgina">
    <w:name w:val="footer"/>
    <w:basedOn w:val="Normal"/>
    <w:link w:val="PiedepginaCar"/>
    <w:uiPriority w:val="99"/>
    <w:unhideWhenUsed/>
    <w:rsid w:val="00912DC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12DC0"/>
  </w:style>
  <w:style w:type="paragraph" w:customStyle="1" w:styleId="paragraph">
    <w:name w:val="paragraph"/>
    <w:basedOn w:val="Normal"/>
    <w:rsid w:val="00DD726C"/>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Textoennegrita">
    <w:name w:val="Strong"/>
    <w:basedOn w:val="Fuentedeprrafopredeter"/>
    <w:uiPriority w:val="22"/>
    <w:qFormat/>
    <w:rsid w:val="00DD726C"/>
    <w:rPr>
      <w:b/>
      <w:bCs/>
    </w:rPr>
  </w:style>
  <w:style w:type="paragraph" w:styleId="Prrafodelista">
    <w:name w:val="List Paragraph"/>
    <w:basedOn w:val="Normal"/>
    <w:uiPriority w:val="34"/>
    <w:qFormat/>
    <w:rsid w:val="003C5E1B"/>
    <w:pPr>
      <w:ind w:left="720"/>
      <w:contextualSpacing/>
    </w:pPr>
  </w:style>
  <w:style w:type="character" w:styleId="nfasis">
    <w:name w:val="Emphasis"/>
    <w:basedOn w:val="Fuentedeprrafopredeter"/>
    <w:uiPriority w:val="20"/>
    <w:qFormat/>
    <w:rsid w:val="004156DB"/>
    <w:rPr>
      <w:i/>
      <w:iCs/>
    </w:rPr>
  </w:style>
  <w:style w:type="table" w:styleId="Tablaconcuadrcula">
    <w:name w:val="Table Grid"/>
    <w:basedOn w:val="Tablanormal"/>
    <w:uiPriority w:val="39"/>
    <w:rsid w:val="001467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0B533A"/>
    <w:rPr>
      <w:color w:val="0563C1" w:themeColor="hyperlink"/>
      <w:u w:val="single"/>
    </w:rPr>
  </w:style>
  <w:style w:type="character" w:styleId="Mencinsinresolver">
    <w:name w:val="Unresolved Mention"/>
    <w:basedOn w:val="Fuentedeprrafopredeter"/>
    <w:uiPriority w:val="99"/>
    <w:semiHidden/>
    <w:unhideWhenUsed/>
    <w:rsid w:val="000B533A"/>
    <w:rPr>
      <w:color w:val="605E5C"/>
      <w:shd w:val="clear" w:color="auto" w:fill="E1DFDD"/>
    </w:rPr>
  </w:style>
  <w:style w:type="character" w:customStyle="1" w:styleId="Ttulo1Car">
    <w:name w:val="Título 1 Car"/>
    <w:basedOn w:val="Fuentedeprrafopredeter"/>
    <w:link w:val="Ttulo1"/>
    <w:uiPriority w:val="9"/>
    <w:rsid w:val="009D3456"/>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4A1A3B"/>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A1A3B"/>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0510919">
      <w:bodyDiv w:val="1"/>
      <w:marLeft w:val="0"/>
      <w:marRight w:val="0"/>
      <w:marTop w:val="0"/>
      <w:marBottom w:val="0"/>
      <w:divBdr>
        <w:top w:val="none" w:sz="0" w:space="0" w:color="auto"/>
        <w:left w:val="none" w:sz="0" w:space="0" w:color="auto"/>
        <w:bottom w:val="none" w:sz="0" w:space="0" w:color="auto"/>
        <w:right w:val="none" w:sz="0" w:space="0" w:color="auto"/>
      </w:divBdr>
    </w:div>
    <w:div w:id="718939529">
      <w:bodyDiv w:val="1"/>
      <w:marLeft w:val="0"/>
      <w:marRight w:val="0"/>
      <w:marTop w:val="0"/>
      <w:marBottom w:val="0"/>
      <w:divBdr>
        <w:top w:val="none" w:sz="0" w:space="0" w:color="auto"/>
        <w:left w:val="none" w:sz="0" w:space="0" w:color="auto"/>
        <w:bottom w:val="none" w:sz="0" w:space="0" w:color="auto"/>
        <w:right w:val="none" w:sz="0" w:space="0" w:color="auto"/>
      </w:divBdr>
    </w:div>
    <w:div w:id="938222524">
      <w:bodyDiv w:val="1"/>
      <w:marLeft w:val="0"/>
      <w:marRight w:val="0"/>
      <w:marTop w:val="0"/>
      <w:marBottom w:val="0"/>
      <w:divBdr>
        <w:top w:val="none" w:sz="0" w:space="0" w:color="auto"/>
        <w:left w:val="none" w:sz="0" w:space="0" w:color="auto"/>
        <w:bottom w:val="none" w:sz="0" w:space="0" w:color="auto"/>
        <w:right w:val="none" w:sz="0" w:space="0" w:color="auto"/>
      </w:divBdr>
    </w:div>
    <w:div w:id="1143353805">
      <w:bodyDiv w:val="1"/>
      <w:marLeft w:val="0"/>
      <w:marRight w:val="0"/>
      <w:marTop w:val="0"/>
      <w:marBottom w:val="0"/>
      <w:divBdr>
        <w:top w:val="none" w:sz="0" w:space="0" w:color="auto"/>
        <w:left w:val="none" w:sz="0" w:space="0" w:color="auto"/>
        <w:bottom w:val="none" w:sz="0" w:space="0" w:color="auto"/>
        <w:right w:val="none" w:sz="0" w:space="0" w:color="auto"/>
      </w:divBdr>
      <w:divsChild>
        <w:div w:id="1658340821">
          <w:marLeft w:val="0"/>
          <w:marRight w:val="0"/>
          <w:marTop w:val="0"/>
          <w:marBottom w:val="0"/>
          <w:divBdr>
            <w:top w:val="none" w:sz="0" w:space="0" w:color="auto"/>
            <w:left w:val="none" w:sz="0" w:space="0" w:color="auto"/>
            <w:bottom w:val="none" w:sz="0" w:space="0" w:color="auto"/>
            <w:right w:val="none" w:sz="0" w:space="0" w:color="auto"/>
          </w:divBdr>
        </w:div>
        <w:div w:id="473719954">
          <w:marLeft w:val="0"/>
          <w:marRight w:val="0"/>
          <w:marTop w:val="0"/>
          <w:marBottom w:val="0"/>
          <w:divBdr>
            <w:top w:val="none" w:sz="0" w:space="0" w:color="auto"/>
            <w:left w:val="none" w:sz="0" w:space="0" w:color="auto"/>
            <w:bottom w:val="none" w:sz="0" w:space="0" w:color="auto"/>
            <w:right w:val="none" w:sz="0" w:space="0" w:color="auto"/>
          </w:divBdr>
        </w:div>
        <w:div w:id="1399278240">
          <w:marLeft w:val="0"/>
          <w:marRight w:val="0"/>
          <w:marTop w:val="0"/>
          <w:marBottom w:val="0"/>
          <w:divBdr>
            <w:top w:val="none" w:sz="0" w:space="0" w:color="auto"/>
            <w:left w:val="none" w:sz="0" w:space="0" w:color="auto"/>
            <w:bottom w:val="none" w:sz="0" w:space="0" w:color="auto"/>
            <w:right w:val="none" w:sz="0" w:space="0" w:color="auto"/>
          </w:divBdr>
        </w:div>
        <w:div w:id="149291156">
          <w:marLeft w:val="0"/>
          <w:marRight w:val="0"/>
          <w:marTop w:val="0"/>
          <w:marBottom w:val="0"/>
          <w:divBdr>
            <w:top w:val="none" w:sz="0" w:space="0" w:color="auto"/>
            <w:left w:val="none" w:sz="0" w:space="0" w:color="auto"/>
            <w:bottom w:val="none" w:sz="0" w:space="0" w:color="auto"/>
            <w:right w:val="none" w:sz="0" w:space="0" w:color="auto"/>
          </w:divBdr>
        </w:div>
      </w:divsChild>
    </w:div>
    <w:div w:id="1977101504">
      <w:bodyDiv w:val="1"/>
      <w:marLeft w:val="0"/>
      <w:marRight w:val="0"/>
      <w:marTop w:val="0"/>
      <w:marBottom w:val="0"/>
      <w:divBdr>
        <w:top w:val="none" w:sz="0" w:space="0" w:color="auto"/>
        <w:left w:val="none" w:sz="0" w:space="0" w:color="auto"/>
        <w:bottom w:val="none" w:sz="0" w:space="0" w:color="auto"/>
        <w:right w:val="none" w:sz="0" w:space="0" w:color="auto"/>
      </w:divBdr>
      <w:divsChild>
        <w:div w:id="13093560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07/s11142-013-925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D32B85-B676-4443-A77E-FA8177E28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0</TotalTime>
  <Pages>29</Pages>
  <Words>12450</Words>
  <Characters>68479</Characters>
  <Application>Microsoft Office Word</Application>
  <DocSecurity>0</DocSecurity>
  <Lines>570</Lines>
  <Paragraphs>1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vestigacion Programas</dc:creator>
  <cp:keywords/>
  <dc:description/>
  <cp:lastModifiedBy>Edward Fabian Escovar Alvarez</cp:lastModifiedBy>
  <cp:revision>27</cp:revision>
  <dcterms:created xsi:type="dcterms:W3CDTF">2020-03-28T15:56:00Z</dcterms:created>
  <dcterms:modified xsi:type="dcterms:W3CDTF">2021-03-09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ccdec6-de51-33b8-ba74-3287c64c3792</vt:lpwstr>
  </property>
  <property fmtid="{D5CDD505-2E9C-101B-9397-08002B2CF9AE}" pid="24" name="Mendeley Citation Style_1">
    <vt:lpwstr>http://www.zotero.org/styles/apa</vt:lpwstr>
  </property>
</Properties>
</file>